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CF989B" w14:textId="77777777" w:rsidR="00E2433E" w:rsidRPr="00855B73" w:rsidRDefault="00855B73">
      <w:pPr>
        <w:rPr>
          <w:b/>
          <w:i/>
        </w:rPr>
      </w:pPr>
      <w:r>
        <w:rPr>
          <w:b/>
          <w:i/>
        </w:rPr>
        <w:t xml:space="preserve">Human vaccines and </w:t>
      </w:r>
      <w:proofErr w:type="spellStart"/>
      <w:r>
        <w:rPr>
          <w:b/>
          <w:i/>
        </w:rPr>
        <w:t>immunotherapeutics</w:t>
      </w:r>
      <w:proofErr w:type="spellEnd"/>
    </w:p>
    <w:p w14:paraId="501E6CD1" w14:textId="77777777" w:rsidR="00855B73" w:rsidRDefault="00855B73">
      <w:r>
        <w:t>Commentary</w:t>
      </w:r>
    </w:p>
    <w:p w14:paraId="3A41672B" w14:textId="77777777" w:rsidR="00855B73" w:rsidRDefault="00855B73"/>
    <w:p w14:paraId="31478275" w14:textId="4D31408B" w:rsidR="00B02521" w:rsidRPr="00B02521" w:rsidRDefault="00B02521" w:rsidP="00B02521">
      <w:pPr>
        <w:spacing w:after="0" w:line="240" w:lineRule="auto"/>
        <w:rPr>
          <w:rFonts w:eastAsia="Times New Roman"/>
          <w:b/>
          <w:color w:val="000000"/>
          <w:lang w:eastAsia="en-GB"/>
        </w:rPr>
      </w:pPr>
      <w:r w:rsidRPr="00B02521">
        <w:rPr>
          <w:rFonts w:ascii="Verdana" w:eastAsia="Times New Roman" w:hAnsi="Verdana" w:cs="Times New Roman"/>
          <w:color w:val="000000"/>
          <w:lang w:eastAsia="en-GB"/>
        </w:rPr>
        <w:br/>
      </w:r>
      <w:r w:rsidRPr="00B02521">
        <w:rPr>
          <w:rFonts w:eastAsia="Times New Roman"/>
          <w:b/>
          <w:color w:val="000000"/>
          <w:lang w:eastAsia="en-GB"/>
        </w:rPr>
        <w:t>Methods for ascertaining norovirus disease burdens</w:t>
      </w:r>
      <w:bookmarkStart w:id="0" w:name="_GoBack"/>
      <w:bookmarkEnd w:id="0"/>
    </w:p>
    <w:p w14:paraId="7A1F9CE8" w14:textId="5ECEE4D2" w:rsidR="00855B73" w:rsidRPr="00855B73" w:rsidRDefault="00855B73">
      <w:pPr>
        <w:rPr>
          <w:b/>
        </w:rPr>
      </w:pPr>
    </w:p>
    <w:p w14:paraId="29D36AA4" w14:textId="192B0363" w:rsidR="00CB0E4D" w:rsidRPr="00CB0E4D" w:rsidRDefault="00CB0E4D">
      <w:pPr>
        <w:rPr>
          <w:vertAlign w:val="superscript"/>
        </w:rPr>
      </w:pPr>
      <w:r>
        <w:t>David J Allen</w:t>
      </w:r>
      <w:r>
        <w:rPr>
          <w:vertAlign w:val="superscript"/>
        </w:rPr>
        <w:t>1</w:t>
      </w:r>
      <w:proofErr w:type="gramStart"/>
      <w:r w:rsidR="0048786E">
        <w:rPr>
          <w:vertAlign w:val="superscript"/>
        </w:rPr>
        <w:t>,3</w:t>
      </w:r>
      <w:r w:rsidR="004954E2">
        <w:rPr>
          <w:vertAlign w:val="superscript"/>
        </w:rPr>
        <w:t>,a</w:t>
      </w:r>
      <w:proofErr w:type="gramEnd"/>
      <w:r>
        <w:t>, John P Harris</w:t>
      </w:r>
      <w:r>
        <w:rPr>
          <w:vertAlign w:val="superscript"/>
        </w:rPr>
        <w:t>2,3</w:t>
      </w:r>
      <w:r w:rsidR="004954E2">
        <w:rPr>
          <w:vertAlign w:val="superscript"/>
        </w:rPr>
        <w:t>,b</w:t>
      </w:r>
    </w:p>
    <w:p w14:paraId="2EAEE0E2" w14:textId="77777777" w:rsidR="00CB0E4D" w:rsidRPr="00CB0E4D" w:rsidRDefault="00CB0E4D">
      <w:pPr>
        <w:rPr>
          <w:sz w:val="13"/>
          <w:szCs w:val="13"/>
        </w:rPr>
      </w:pPr>
      <w:r w:rsidRPr="00CB0E4D">
        <w:rPr>
          <w:sz w:val="13"/>
          <w:szCs w:val="13"/>
          <w:vertAlign w:val="superscript"/>
        </w:rPr>
        <w:t>1</w:t>
      </w:r>
      <w:r w:rsidRPr="00CB0E4D">
        <w:rPr>
          <w:sz w:val="13"/>
          <w:szCs w:val="13"/>
        </w:rPr>
        <w:t>Department of Pathogen Molecular Biology, Faculty of Infectious and Tropical Diseases, London School of Hygiene &amp; Tropical Medicine, London, UK</w:t>
      </w:r>
    </w:p>
    <w:p w14:paraId="4A022A1E" w14:textId="77777777" w:rsidR="002D0955" w:rsidRPr="00CB0E4D" w:rsidRDefault="002D0955" w:rsidP="002D0955">
      <w:pPr>
        <w:rPr>
          <w:sz w:val="13"/>
          <w:szCs w:val="13"/>
        </w:rPr>
      </w:pPr>
      <w:r>
        <w:rPr>
          <w:sz w:val="13"/>
          <w:szCs w:val="13"/>
          <w:vertAlign w:val="superscript"/>
        </w:rPr>
        <w:t>2</w:t>
      </w:r>
      <w:r w:rsidRPr="00CB0E4D">
        <w:rPr>
          <w:sz w:val="13"/>
          <w:szCs w:val="13"/>
        </w:rPr>
        <w:t>Institute of Psychology Health and Society, Faculty of Health and Life Science, University of Liverpool, Liverpool, UK</w:t>
      </w:r>
    </w:p>
    <w:p w14:paraId="05F606A3" w14:textId="0A640CA2" w:rsidR="00CB0E4D" w:rsidRDefault="002D0955">
      <w:pPr>
        <w:rPr>
          <w:sz w:val="13"/>
          <w:szCs w:val="13"/>
        </w:rPr>
      </w:pPr>
      <w:r>
        <w:rPr>
          <w:sz w:val="13"/>
          <w:szCs w:val="13"/>
          <w:vertAlign w:val="superscript"/>
        </w:rPr>
        <w:t>3</w:t>
      </w:r>
      <w:r w:rsidR="00CB0E4D" w:rsidRPr="00CB0E4D">
        <w:rPr>
          <w:sz w:val="13"/>
          <w:szCs w:val="13"/>
        </w:rPr>
        <w:t>NIHR Heath Protection Research Unit in Gastrointestinal Infections, UK</w:t>
      </w:r>
    </w:p>
    <w:p w14:paraId="7EA40BC2" w14:textId="5291F90C" w:rsidR="004954E2" w:rsidRDefault="004954E2" w:rsidP="004954E2">
      <w:pPr>
        <w:rPr>
          <w:sz w:val="13"/>
          <w:szCs w:val="13"/>
        </w:rPr>
      </w:pPr>
      <w:r>
        <w:rPr>
          <w:sz w:val="13"/>
          <w:szCs w:val="13"/>
          <w:vertAlign w:val="superscript"/>
        </w:rPr>
        <w:t>a</w:t>
      </w:r>
      <w:r>
        <w:rPr>
          <w:sz w:val="13"/>
          <w:szCs w:val="13"/>
        </w:rPr>
        <w:t>david.allen@lshtm.ac.uk</w:t>
      </w:r>
    </w:p>
    <w:p w14:paraId="450C3114" w14:textId="6F903FF3" w:rsidR="004954E2" w:rsidRPr="00CB0E4D" w:rsidRDefault="004954E2" w:rsidP="004954E2">
      <w:pPr>
        <w:rPr>
          <w:sz w:val="13"/>
          <w:szCs w:val="13"/>
        </w:rPr>
      </w:pPr>
      <w:r>
        <w:rPr>
          <w:sz w:val="13"/>
          <w:szCs w:val="13"/>
          <w:vertAlign w:val="superscript"/>
        </w:rPr>
        <w:t>b</w:t>
      </w:r>
      <w:r w:rsidRPr="004954E2">
        <w:rPr>
          <w:sz w:val="13"/>
          <w:szCs w:val="13"/>
        </w:rPr>
        <w:t>john.harris@liverpool.ac.uk</w:t>
      </w:r>
    </w:p>
    <w:p w14:paraId="3B454911" w14:textId="77777777" w:rsidR="004954E2" w:rsidRPr="00CB0E4D" w:rsidRDefault="004954E2">
      <w:pPr>
        <w:rPr>
          <w:sz w:val="13"/>
          <w:szCs w:val="13"/>
        </w:rPr>
      </w:pPr>
    </w:p>
    <w:p w14:paraId="44769C78" w14:textId="77777777" w:rsidR="00855B73" w:rsidRDefault="00CB0E4D" w:rsidP="00851ABF">
      <w:pPr>
        <w:jc w:val="both"/>
        <w:rPr>
          <w:b/>
        </w:rPr>
      </w:pPr>
      <w:r>
        <w:rPr>
          <w:b/>
        </w:rPr>
        <w:t>Introduction</w:t>
      </w:r>
    </w:p>
    <w:p w14:paraId="155D7B37" w14:textId="0D4351A1" w:rsidR="00931B0F" w:rsidRDefault="00851ABF" w:rsidP="00851ABF">
      <w:pPr>
        <w:spacing w:line="360" w:lineRule="auto"/>
        <w:jc w:val="both"/>
      </w:pPr>
      <w:r>
        <w:t>The discovery of norovirus in 1972</w:t>
      </w:r>
      <w:r>
        <w:fldChar w:fldCharType="begin"/>
      </w:r>
      <w:r>
        <w:instrText xml:space="preserve"> ADDIN EN.CITE &lt;EndNote&gt;&lt;Cite&gt;&lt;Author&gt;Kapikian&lt;/Author&gt;&lt;Year&gt;1972&lt;/Year&gt;&lt;RecNum&gt;1&lt;/RecNum&gt;&lt;DisplayText&gt;&lt;style face="superscript"&gt;1&lt;/style&gt;&lt;/DisplayText&gt;&lt;record&gt;&lt;rec-number&gt;1&lt;/rec-number&gt;&lt;foreign-keys&gt;&lt;key app="EN" db-id="d2psw55r2ew9zrep2vpx2rek09z0rawzwe5e" timestamp="1495621640"&gt;1&lt;/key&gt;&lt;/foreign-keys&gt;&lt;ref-type name="Journal Article"&gt;17&lt;/ref-type&gt;&lt;contributors&gt;&lt;authors&gt;&lt;author&gt;Kapikian, A. Z.&lt;/author&gt;&lt;author&gt;Wyatt, R. G.&lt;/author&gt;&lt;author&gt;Dolin, R.&lt;/author&gt;&lt;author&gt;Thornhill, T. S.&lt;/author&gt;&lt;author&gt;Kalica, A. R.&lt;/author&gt;&lt;author&gt;Chanock, R. M.&lt;/author&gt;&lt;/authors&gt;&lt;/contributors&gt;&lt;titles&gt;&lt;title&gt;Visualization by immune electron microscopy of a 27-nm particle associated with acute infectious nonbacterial gastroenteritis&lt;/title&gt;&lt;secondary-title&gt;J Virol&lt;/secondary-title&gt;&lt;/titles&gt;&lt;periodical&gt;&lt;full-title&gt;J Virol&lt;/full-title&gt;&lt;/periodical&gt;&lt;pages&gt;1075-81&lt;/pages&gt;&lt;volume&gt;10&lt;/volume&gt;&lt;number&gt;5&lt;/number&gt;&lt;keywords&gt;&lt;keyword&gt;Antibody Formation&lt;/keyword&gt;&lt;keyword&gt;Disease Outbreaks&lt;/keyword&gt;&lt;keyword&gt;Feces/microbiology&lt;/keyword&gt;&lt;keyword&gt;Gastroenteritis/immunology/*microbiology&lt;/keyword&gt;&lt;keyword&gt;Humans&lt;/keyword&gt;&lt;keyword&gt;Immune Sera&lt;/keyword&gt;&lt;keyword&gt;*Inclusion Bodies, Viral&lt;/keyword&gt;&lt;keyword&gt;Male&lt;/keyword&gt;&lt;keyword&gt;Methods&lt;/keyword&gt;&lt;keyword&gt;Microscopy, Electron&lt;/keyword&gt;&lt;keyword&gt;Ohio&lt;/keyword&gt;&lt;keyword&gt;Phosphotungstic Acid&lt;/keyword&gt;&lt;keyword&gt;Staining and Labeling&lt;/keyword&gt;&lt;keyword&gt;Virus Diseases/immunology&lt;/keyword&gt;&lt;keyword&gt;Viruses, Unclassified/isolation &amp;amp; purification&lt;/keyword&gt;&lt;/keywords&gt;&lt;dates&gt;&lt;year&gt;1972&lt;/year&gt;&lt;pub-dates&gt;&lt;date&gt;Nov&lt;/date&gt;&lt;/pub-dates&gt;&lt;/dates&gt;&lt;isbn&gt;0022-538X (Print)&amp;#xD;0022-538X (Linking)&lt;/isbn&gt;&lt;accession-num&gt;4117963&lt;/accession-num&gt;&lt;urls&gt;&lt;related-urls&gt;&lt;url&gt;https://www.ncbi.nlm.nih.gov/pubmed/4117963&lt;/url&gt;&lt;/related-urls&gt;&lt;/urls&gt;&lt;custom2&gt;PMC356579&lt;/custom2&gt;&lt;/record&gt;&lt;/Cite&gt;&lt;/EndNote&gt;</w:instrText>
      </w:r>
      <w:r>
        <w:fldChar w:fldCharType="separate"/>
      </w:r>
      <w:r w:rsidRPr="00851ABF">
        <w:rPr>
          <w:noProof/>
          <w:vertAlign w:val="superscript"/>
        </w:rPr>
        <w:t>1</w:t>
      </w:r>
      <w:r>
        <w:fldChar w:fldCharType="end"/>
      </w:r>
      <w:r w:rsidR="004A03DE">
        <w:t>,</w:t>
      </w:r>
      <w:r>
        <w:t xml:space="preserve"> changed the </w:t>
      </w:r>
      <w:r w:rsidR="007F19ED">
        <w:t>und</w:t>
      </w:r>
      <w:r w:rsidR="00F05B84">
        <w:t xml:space="preserve">erstanding of the aetiology of gastroenteritis, </w:t>
      </w:r>
      <w:r w:rsidR="000D3A62">
        <w:t>making it the</w:t>
      </w:r>
      <w:r w:rsidR="00F05B84">
        <w:t xml:space="preserve"> virus to be identified as </w:t>
      </w:r>
      <w:r w:rsidR="00A83F44">
        <w:t xml:space="preserve">an agent of </w:t>
      </w:r>
      <w:r w:rsidR="00F05B84">
        <w:t>gastroenteritis in humans.</w:t>
      </w:r>
    </w:p>
    <w:p w14:paraId="165CE5F7" w14:textId="72EC266C" w:rsidR="00F2549F" w:rsidRDefault="001B358A" w:rsidP="00851ABF">
      <w:pPr>
        <w:spacing w:line="360" w:lineRule="auto"/>
        <w:jc w:val="both"/>
      </w:pPr>
      <w:r>
        <w:t xml:space="preserve">Today, norovirus is </w:t>
      </w:r>
      <w:r w:rsidR="000D3A62">
        <w:t>recognised as one of the</w:t>
      </w:r>
      <w:r>
        <w:t xml:space="preserve"> </w:t>
      </w:r>
      <w:r w:rsidR="00D6637B">
        <w:t>commonest human infections</w:t>
      </w:r>
      <w:r w:rsidR="000D3A62">
        <w:t xml:space="preserve"> and </w:t>
      </w:r>
      <w:r w:rsidR="00D6637B">
        <w:t>estimated to be associated with 125 million cases and 35,000 deaths worldwide in 2010</w:t>
      </w:r>
      <w:r w:rsidR="00D6637B">
        <w:fldChar w:fldCharType="begin">
          <w:fldData xml:space="preserve">PEVuZE5vdGU+PENpdGU+PEF1dGhvcj5LaXJrPC9BdXRob3I+PFllYXI+MjAxNTwvWWVhcj48UmVj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=
</w:fldData>
        </w:fldChar>
      </w:r>
      <w:r w:rsidR="00D6637B">
        <w:instrText xml:space="preserve"> ADDIN EN.CITE </w:instrText>
      </w:r>
      <w:r w:rsidR="00D6637B">
        <w:fldChar w:fldCharType="begin">
          <w:fldData xml:space="preserve">PEVuZE5vdGU+PENpdGU+PEF1dGhvcj5LaXJrPC9BdXRob3I+PFllYXI+MjAxNTwvWWVhcj48UmVj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=
</w:fldData>
        </w:fldChar>
      </w:r>
      <w:r w:rsidR="00D6637B">
        <w:instrText xml:space="preserve"> ADDIN EN.CITE.DATA </w:instrText>
      </w:r>
      <w:r w:rsidR="00D6637B">
        <w:fldChar w:fldCharType="end"/>
      </w:r>
      <w:r w:rsidR="00D6637B">
        <w:fldChar w:fldCharType="separate"/>
      </w:r>
      <w:r w:rsidR="00D6637B" w:rsidRPr="00D6637B">
        <w:rPr>
          <w:noProof/>
          <w:vertAlign w:val="superscript"/>
        </w:rPr>
        <w:t>2</w:t>
      </w:r>
      <w:r w:rsidR="00D6637B">
        <w:fldChar w:fldCharType="end"/>
      </w:r>
      <w:r w:rsidR="00D6637B">
        <w:t xml:space="preserve">. </w:t>
      </w:r>
      <w:r w:rsidR="00031855">
        <w:t>Better epidemiological surveillance and outbreak investigations</w:t>
      </w:r>
      <w:r w:rsidR="00F2549F">
        <w:fldChar w:fldCharType="begin"/>
      </w:r>
      <w:r w:rsidR="00084F90">
        <w:instrText xml:space="preserve"> ADDIN EN.CITE &lt;EndNote&gt;&lt;Cite&gt;&lt;Author&gt;Harris&lt;/Author&gt;&lt;Year&gt;2016&lt;/Year&gt;&lt;RecNum&gt;326&lt;/RecNum&gt;&lt;DisplayText&gt;&lt;style face="superscript"&gt;3&lt;/style&gt;&lt;/DisplayText&gt;&lt;record&gt;&lt;rec-number&gt;326&lt;/rec-number&gt;&lt;foreign-keys&gt;&lt;key app="EN" db-id="d2psw55r2ew9zrep2vpx2rek09z0rawzwe5e" timestamp="1497280425"&gt;326&lt;/key&gt;&lt;/foreign-keys&gt;&lt;ref-type name="Journal Article"&gt;17&lt;/ref-type&gt;&lt;contributors&gt;&lt;authors&gt;&lt;author&gt;Harris, J. P.&lt;/author&gt;&lt;/authors&gt;&lt;/contributors&gt;&lt;auth-address&gt;Department of Gastrointestinal Diseases Surveillance, Centre for Infectious Diseases Surveillance and Control, Public Health England, London, United Kingdom.&lt;/auth-address&gt;&lt;titles&gt;&lt;title&gt;Norovirus Surveillance: An Epidemiological Perspective&lt;/title&gt;&lt;secondary-title&gt;J Infect Dis&lt;/secondary-title&gt;&lt;/titles&gt;&lt;periodical&gt;&lt;full-title&gt;J Infect Dis&lt;/full-title&gt;&lt;/periodical&gt;&lt;pages&gt;S8-S11&lt;/pages&gt;&lt;volume&gt;213 Suppl 1&lt;/volume&gt;&lt;keywords&gt;&lt;keyword&gt;Caliciviridae Infections/*epidemiology&lt;/keyword&gt;&lt;keyword&gt;Disease Outbreaks/*statistics &amp;amp; numerical data&lt;/keyword&gt;&lt;keyword&gt;Epidemiological Monitoring&lt;/keyword&gt;&lt;keyword&gt;Gastroenteritis/*epidemiology&lt;/keyword&gt;&lt;keyword&gt;Humans&lt;/keyword&gt;&lt;keyword&gt;Internet&lt;/keyword&gt;&lt;keyword&gt;Norovirus/*pathogenicity&lt;/keyword&gt;&lt;keyword&gt;*Population Surveillance&lt;/keyword&gt;&lt;keyword&gt;Public Health&lt;/keyword&gt;&lt;keyword&gt;diarrheal disease outbreaks&lt;/keyword&gt;&lt;keyword&gt;epidemiology&lt;/keyword&gt;&lt;keyword&gt;norovirus&lt;/keyword&gt;&lt;keyword&gt;surveillance&lt;/keyword&gt;&lt;/keywords&gt;&lt;dates&gt;&lt;year&gt;2016&lt;/year&gt;&lt;pub-dates&gt;&lt;date&gt;Feb 01&lt;/date&gt;&lt;/pub-dates&gt;&lt;/dates&gt;&lt;isbn&gt;1537-6613 (Electronic)&amp;#xD;0022-1899 (Linking)&lt;/isbn&gt;&lt;accession-num&gt;26744431&lt;/accession-num&gt;&lt;urls&gt;&lt;related-urls&gt;&lt;url&gt;https://www.ncbi.nlm.nih.gov/pubmed/26744431&lt;/url&gt;&lt;/related-urls&gt;&lt;/urls&gt;&lt;electronic-resource-num&gt;10.1093/infdis/jiv452&lt;/electronic-resource-num&gt;&lt;/record&gt;&lt;/Cite&gt;&lt;/EndNote&gt;</w:instrText>
      </w:r>
      <w:r w:rsidR="00F2549F">
        <w:fldChar w:fldCharType="separate"/>
      </w:r>
      <w:r w:rsidR="00F2549F" w:rsidRPr="00F2549F">
        <w:rPr>
          <w:noProof/>
          <w:vertAlign w:val="superscript"/>
        </w:rPr>
        <w:t>3</w:t>
      </w:r>
      <w:r w:rsidR="00F2549F">
        <w:fldChar w:fldCharType="end"/>
      </w:r>
      <w:r w:rsidR="00031855">
        <w:t xml:space="preserve">, coupled with </w:t>
      </w:r>
      <w:r w:rsidR="006627CF">
        <w:t>wider implementation of molecular-based laboratory diagnostics</w:t>
      </w:r>
      <w:r w:rsidR="006627CF">
        <w:fldChar w:fldCharType="begin"/>
      </w:r>
      <w:r w:rsidR="00F2549F">
        <w:instrText xml:space="preserve"> ADDIN EN.CITE &lt;EndNote&gt;&lt;Cite&gt;&lt;Author&gt;Kirby&lt;/Author&gt;&lt;Year&gt;2012&lt;/Year&gt;&lt;RecNum&gt;325&lt;/RecNum&gt;&lt;DisplayText&gt;&lt;style face="superscript"&gt;4&lt;/style&gt;&lt;/DisplayText&gt;&lt;record&gt;&lt;rec-number&gt;325&lt;/rec-number&gt;&lt;foreign-keys&gt;&lt;key app="EN" db-id="d2psw55r2ew9zrep2vpx2rek09z0rawzwe5e" timestamp="1497279155"&gt;325&lt;/key&gt;&lt;/foreign-keys&gt;&lt;ref-type name="Journal Article"&gt;17&lt;/ref-type&gt;&lt;contributors&gt;&lt;authors&gt;&lt;author&gt;Kirby, A.&lt;/author&gt;&lt;author&gt;Iturriza-Gomara, M.&lt;/author&gt;&lt;/authors&gt;&lt;/contributors&gt;&lt;auth-address&gt;Department of Clinical Infection, Microbiology &amp;amp; Immunology, Institute of Infection and Global Health, University of Liverpool, Liverpool, UK. kirbyandrew@doctors.org.uk&lt;/auth-address&gt;&lt;titles&gt;&lt;title&gt;Norovirus diagnostics: options, applications and interpretations&lt;/title&gt;&lt;secondary-title&gt;Expert Rev Anti Infect Ther&lt;/secondary-title&gt;&lt;/titles&gt;&lt;periodical&gt;&lt;full-title&gt;Expert Rev Anti Infect Ther&lt;/full-title&gt;&lt;/periodical&gt;&lt;pages&gt;423-33&lt;/pages&gt;&lt;volume&gt;10&lt;/volume&gt;&lt;number&gt;4&lt;/number&gt;&lt;keywords&gt;&lt;keyword&gt;Antibodies, Viral/blood&lt;/keyword&gt;&lt;keyword&gt;Caliciviridae Infections/*diagnosis/virology&lt;/keyword&gt;&lt;keyword&gt;Gastroenteritis/*diagnosis/virology&lt;/keyword&gt;&lt;keyword&gt;Humans&lt;/keyword&gt;&lt;keyword&gt;Immunologic Tests/methods&lt;/keyword&gt;&lt;keyword&gt;Microscopy, Electron&lt;/keyword&gt;&lt;keyword&gt;*Norovirus/genetics/immunology/isolation &amp;amp; purification/ultrastructure&lt;/keyword&gt;&lt;keyword&gt;Polymerase Chain Reaction/methods&lt;/keyword&gt;&lt;/keywords&gt;&lt;dates&gt;&lt;year&gt;2012&lt;/year&gt;&lt;pub-dates&gt;&lt;date&gt;Apr&lt;/date&gt;&lt;/pub-dates&gt;&lt;/dates&gt;&lt;isbn&gt;1744-8336 (Electronic)&amp;#xD;1478-7210 (Linking)&lt;/isbn&gt;&lt;accession-num&gt;22512752&lt;/accession-num&gt;&lt;urls&gt;&lt;related-urls&gt;&lt;url&gt;https://www.ncbi.nlm.nih.gov/pubmed/22512752&lt;/url&gt;&lt;/related-urls&gt;&lt;/urls&gt;&lt;electronic-resource-num&gt;10.1586/eri.12.21&lt;/electronic-resource-num&gt;&lt;/record&gt;&lt;/Cite&gt;&lt;/EndNote&gt;</w:instrText>
      </w:r>
      <w:r w:rsidR="006627CF">
        <w:fldChar w:fldCharType="separate"/>
      </w:r>
      <w:r w:rsidR="00F2549F" w:rsidRPr="00F2549F">
        <w:rPr>
          <w:noProof/>
          <w:vertAlign w:val="superscript"/>
        </w:rPr>
        <w:t>4</w:t>
      </w:r>
      <w:r w:rsidR="006627CF">
        <w:fldChar w:fldCharType="end"/>
      </w:r>
      <w:r w:rsidR="00F2549F">
        <w:t xml:space="preserve"> are leading to better estimates of the burden of norovirus infections as well as improved outbreak control.</w:t>
      </w:r>
    </w:p>
    <w:p w14:paraId="690690D3" w14:textId="2D22A029" w:rsidR="00F2549F" w:rsidRDefault="00EC2093" w:rsidP="00F2549F">
      <w:pPr>
        <w:spacing w:line="360" w:lineRule="auto"/>
        <w:jc w:val="both"/>
      </w:pPr>
      <w:r>
        <w:t>Data from challenge studies of prototype norovirus vaccines</w:t>
      </w:r>
      <w:r>
        <w:fldChar w:fldCharType="begin">
          <w:fldData xml:space="preserve">PEVuZE5vdGU+PENpdGU+PEF1dGhvcj5CZXJuc3RlaW48L0F1dGhvcj48WWVhcj4yMDE1PC9ZZWFy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=
</w:fldData>
        </w:fldChar>
      </w:r>
      <w:r w:rsidR="00084F90">
        <w:instrText xml:space="preserve"> ADDIN EN.CITE </w:instrText>
      </w:r>
      <w:r w:rsidR="00084F90">
        <w:fldChar w:fldCharType="begin">
          <w:fldData xml:space="preserve">PEVuZE5vdGU+PENpdGU+PEF1dGhvcj5CZXJuc3RlaW48L0F1dGhvcj48WWVhcj4yMDE1PC9ZZWFy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=
</w:fldData>
        </w:fldChar>
      </w:r>
      <w:r w:rsidR="00084F90">
        <w:instrText xml:space="preserve"> ADDIN EN.CITE.DATA </w:instrText>
      </w:r>
      <w:r w:rsidR="00084F90">
        <w:fldChar w:fldCharType="end"/>
      </w:r>
      <w:r>
        <w:fldChar w:fldCharType="separate"/>
      </w:r>
      <w:r w:rsidRPr="00EC2093">
        <w:rPr>
          <w:noProof/>
          <w:vertAlign w:val="superscript"/>
        </w:rPr>
        <w:t>5, 6</w:t>
      </w:r>
      <w:r>
        <w:fldChar w:fldCharType="end"/>
      </w:r>
      <w:r>
        <w:t xml:space="preserve"> demonstrated that </w:t>
      </w:r>
      <w:r w:rsidR="00506371">
        <w:t>protection against infection and disease can be</w:t>
      </w:r>
      <w:r w:rsidR="000672D6">
        <w:t xml:space="preserve"> achieved, however there remain</w:t>
      </w:r>
      <w:r w:rsidR="00506371">
        <w:t xml:space="preserve"> significant challenges to development of a norovirus vaccine. Recent</w:t>
      </w:r>
      <w:r>
        <w:t xml:space="preserve"> </w:t>
      </w:r>
      <w:r w:rsidR="00F2549F">
        <w:t>advances in cell culture systems for norovirus</w:t>
      </w:r>
      <w:r w:rsidR="00F2549F">
        <w:fldChar w:fldCharType="begin">
          <w:fldData xml:space="preserve">PEVuZE5vdGU+PENpdGU+PEF1dGhvcj5FdHRheWViaTwvQXV0aG9yPjxZZWFyPjIwMTY8L1llYXI+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</w:fldData>
        </w:fldChar>
      </w:r>
      <w:r w:rsidR="00084F90">
        <w:instrText xml:space="preserve"> ADDIN EN.CITE </w:instrText>
      </w:r>
      <w:r w:rsidR="00084F90">
        <w:fldChar w:fldCharType="begin">
          <w:fldData xml:space="preserve">PEVuZE5vdGU+PENpdGU+PEF1dGhvcj5FdHRheWViaTwvQXV0aG9yPjxZZWFyPjIwMTY8L1llYXI+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</w:fldData>
        </w:fldChar>
      </w:r>
      <w:r w:rsidR="00084F90">
        <w:instrText xml:space="preserve"> ADDIN EN.CITE.DATA </w:instrText>
      </w:r>
      <w:r w:rsidR="00084F90">
        <w:fldChar w:fldCharType="end"/>
      </w:r>
      <w:r w:rsidR="00F2549F">
        <w:fldChar w:fldCharType="separate"/>
      </w:r>
      <w:r w:rsidRPr="00EC2093">
        <w:rPr>
          <w:noProof/>
          <w:vertAlign w:val="superscript"/>
        </w:rPr>
        <w:t>7, 8</w:t>
      </w:r>
      <w:r w:rsidR="00F2549F">
        <w:fldChar w:fldCharType="end"/>
      </w:r>
      <w:r>
        <w:t xml:space="preserve"> and</w:t>
      </w:r>
      <w:r w:rsidR="00506371">
        <w:t xml:space="preserve"> </w:t>
      </w:r>
      <w:r w:rsidR="00F2549F">
        <w:t>current research investigating the distribution of norovirus-associated disease in the population</w:t>
      </w:r>
      <w:r w:rsidR="00506371">
        <w:t xml:space="preserve">, </w:t>
      </w:r>
      <w:r w:rsidR="00F2549F">
        <w:t xml:space="preserve">for whom the disease burden is greatest, </w:t>
      </w:r>
      <w:r w:rsidR="00A83F44">
        <w:t xml:space="preserve">understanding host susceptibility factors, </w:t>
      </w:r>
      <w:r w:rsidR="00F2549F">
        <w:t xml:space="preserve">how to deploy novel technologies </w:t>
      </w:r>
      <w:r w:rsidR="000D3A62">
        <w:t xml:space="preserve">detecting norovirus in food and environmental matrices, </w:t>
      </w:r>
      <w:r w:rsidR="00F2549F">
        <w:t xml:space="preserve">and methodologies for </w:t>
      </w:r>
      <w:r w:rsidR="00084F90">
        <w:t>ascertaining cases</w:t>
      </w:r>
      <w:r w:rsidR="00F2549F">
        <w:t xml:space="preserve">, </w:t>
      </w:r>
      <w:r w:rsidR="007E69C7">
        <w:t>are</w:t>
      </w:r>
      <w:r w:rsidR="00506371">
        <w:t xml:space="preserve"> important in increasing our understanding of norovirus</w:t>
      </w:r>
      <w:r w:rsidR="000D3A62">
        <w:t>. Answers to these will help</w:t>
      </w:r>
      <w:r w:rsidR="00506371">
        <w:t xml:space="preserve"> </w:t>
      </w:r>
      <w:r w:rsidR="000672D6">
        <w:t xml:space="preserve">design </w:t>
      </w:r>
      <w:r w:rsidR="009659E7">
        <w:t xml:space="preserve">strategies for vaccine and antiviral </w:t>
      </w:r>
      <w:r w:rsidR="00506371">
        <w:t xml:space="preserve">development, and how these might be </w:t>
      </w:r>
      <w:r w:rsidR="000672D6">
        <w:t xml:space="preserve">best </w:t>
      </w:r>
      <w:r w:rsidR="00506371">
        <w:t>deployed to control norovirus</w:t>
      </w:r>
      <w:r w:rsidR="00EE34D4">
        <w:t xml:space="preserve"> infection</w:t>
      </w:r>
      <w:r w:rsidR="00F2549F">
        <w:t>.</w:t>
      </w:r>
    </w:p>
    <w:p w14:paraId="1EDE79F1" w14:textId="77777777" w:rsidR="00931B0F" w:rsidRDefault="00931B0F" w:rsidP="00851ABF">
      <w:pPr>
        <w:jc w:val="both"/>
      </w:pPr>
    </w:p>
    <w:p w14:paraId="57F8CFB1" w14:textId="77777777" w:rsidR="00931B0F" w:rsidRDefault="00931B0F" w:rsidP="00851ABF">
      <w:pPr>
        <w:jc w:val="both"/>
        <w:rPr>
          <w:b/>
        </w:rPr>
      </w:pPr>
      <w:r>
        <w:rPr>
          <w:b/>
        </w:rPr>
        <w:t>Norovirus virology</w:t>
      </w:r>
    </w:p>
    <w:p w14:paraId="2DFDEB99" w14:textId="1DFAEB4C" w:rsidR="001B358A" w:rsidRDefault="001B358A" w:rsidP="001B358A">
      <w:pPr>
        <w:spacing w:line="360" w:lineRule="auto"/>
        <w:jc w:val="both"/>
      </w:pPr>
      <w:r>
        <w:t xml:space="preserve">At the time of discovery, the virus was referred to as the Norwalk agent, but as </w:t>
      </w:r>
      <w:r w:rsidR="00DA2A0F">
        <w:t xml:space="preserve">other </w:t>
      </w:r>
      <w:r>
        <w:t xml:space="preserve">related viruses were described in association with gastroenteritis, they became known as </w:t>
      </w:r>
      <w:r w:rsidRPr="00F05B84">
        <w:t>Norwalk-like viruses</w:t>
      </w:r>
      <w:r>
        <w:t xml:space="preserve"> (NLVs), or – based on their morphology by electron microscopy – small, round, structured viruses (SLSVs). Following the cloning and sequencing of the Norwalk agent genome in 1993</w:t>
      </w:r>
      <w:r>
        <w:fldChar w:fldCharType="begin"/>
      </w:r>
      <w:r w:rsidR="00EC2093">
        <w:instrText xml:space="preserve"> ADDIN EN.CITE &lt;EndNote&gt;&lt;Cite&gt;&lt;Author&gt;Jiang&lt;/Author&gt;&lt;Year&gt;1993&lt;/Year&gt;&lt;RecNum&gt;10&lt;/RecNum&gt;&lt;DisplayText&gt;&lt;style face="superscript"&gt;9&lt;/style&gt;&lt;/DisplayText&gt;&lt;record&gt;&lt;rec-number&gt;10&lt;/rec-number&gt;&lt;foreign-keys&gt;&lt;key app="EN" db-id="d2psw55r2ew9zrep2vpx2rek09z0rawzwe5e" timestamp="1495622528"&gt;10&lt;/key&gt;&lt;/foreign-keys&gt;&lt;ref-type name="Journal Article"&gt;17&lt;/ref-type&gt;&lt;contributors&gt;&lt;authors&gt;&lt;author&gt;Jiang, X.&lt;/author&gt;&lt;author&gt;Wang, M.&lt;/author&gt;&lt;author&gt;Wang, K.&lt;/author&gt;&lt;author&gt;Estes, M. K.&lt;/author&gt;&lt;/authors&gt;&lt;/contributors&gt;&lt;auth-address&gt;Division of Molecular Virology, Baylor College of Medicine, Houston, TX 77030.&lt;/auth-address&gt;&lt;titles&gt;&lt;title&gt;Sequence and genomic organization of Norwalk virus&lt;/title&gt;&lt;secondary-title&gt;Virology&lt;/secondary-title&gt;&lt;/titles&gt;&lt;periodical&gt;&lt;full-title&gt;Virology&lt;/full-title&gt;&lt;/periodical&gt;&lt;pages&gt;51-61&lt;/pages&gt;&lt;volume&gt;195&lt;/volume&gt;&lt;number&gt;1&lt;/number&gt;&lt;keywords&gt;&lt;keyword&gt;Base Sequence&lt;/keyword&gt;&lt;keyword&gt;DNA, Viral&lt;/keyword&gt;&lt;keyword&gt;*Genome, Viral&lt;/keyword&gt;&lt;keyword&gt;Molecular Sequence Data&lt;/keyword&gt;&lt;keyword&gt;Norwalk virus/*genetics&lt;/keyword&gt;&lt;keyword&gt;Nucleic Acid Conformation&lt;/keyword&gt;&lt;keyword&gt;Open Reading Frames&lt;/keyword&gt;&lt;keyword&gt;Poly A/genetics&lt;/keyword&gt;&lt;keyword&gt;Protein Biosynthesis&lt;/keyword&gt;&lt;keyword&gt;RNA, Viral/chemistry/genetics&lt;/keyword&gt;&lt;keyword&gt;Sequence Homology, Amino Acid&lt;/keyword&gt;&lt;keyword&gt;Viral Nonstructural Proteins/genetics&lt;/keyword&gt;&lt;/keywords&gt;&lt;dates&gt;&lt;year&gt;1993&lt;/year&gt;&lt;pub-dates&gt;&lt;date&gt;Jul&lt;/date&gt;&lt;/pub-dates&gt;&lt;/dates&gt;&lt;isbn&gt;0042-6822 (Print)&amp;#xD;0042-6822 (Linking)&lt;/isbn&gt;&lt;accession-num&gt;8391187&lt;/accession-num&gt;&lt;urls&gt;&lt;related-urls&gt;&lt;url&gt;https://www.ncbi.nlm.nih.gov/pubmed/8391187&lt;/url&gt;&lt;/related-urls&gt;&lt;/urls&gt;&lt;electronic-resource-num&gt;10.1006/viro.1993.1345&lt;/electronic-resource-num&gt;&lt;/record&gt;&lt;/Cite&gt;&lt;/EndNote&gt;</w:instrText>
      </w:r>
      <w:r>
        <w:fldChar w:fldCharType="separate"/>
      </w:r>
      <w:r w:rsidR="00EC2093" w:rsidRPr="00EC2093">
        <w:rPr>
          <w:noProof/>
          <w:vertAlign w:val="superscript"/>
        </w:rPr>
        <w:t>9</w:t>
      </w:r>
      <w:r>
        <w:fldChar w:fldCharType="end"/>
      </w:r>
      <w:r>
        <w:t>, and subsequently other NLVs</w:t>
      </w:r>
      <w:r>
        <w:fldChar w:fldCharType="begin"/>
      </w:r>
      <w:r w:rsidR="00EC2093">
        <w:instrText xml:space="preserve"> ADDIN EN.CITE &lt;EndNote&gt;&lt;Cite&gt;&lt;Author&gt;Lambden&lt;/Author&gt;&lt;Year&gt;1995&lt;/Year&gt;&lt;RecNum&gt;16&lt;/RecNum&gt;&lt;DisplayText&gt;&lt;style face="superscript"&gt;10&lt;/style&gt;&lt;/DisplayText&gt;&lt;record&gt;&lt;rec-number&gt;16&lt;/rec-number&gt;&lt;foreign-keys&gt;&lt;key app="EN" db-id="d2psw55r2ew9zrep2vpx2rek09z0rawzwe5e" timestamp="1495622609"&gt;16&lt;/key&gt;&lt;/foreign-keys&gt;&lt;ref-type name="Journal Article"&gt;17&lt;/ref-type&gt;&lt;contributors&gt;&lt;authors&gt;&lt;author&gt;Lambden, P. R.&lt;/author&gt;&lt;author&gt;Liu, B.&lt;/author&gt;&lt;author&gt;Clarke, I. N.&lt;/author&gt;&lt;/authors&gt;&lt;/contributors&gt;&lt;auth-address&gt;University Medical School, Southampton General Hospital, UK.&lt;/auth-address&gt;&lt;titles&gt;&lt;title&gt;A conserved sequence motif at the 5&amp;apos; terminus of the Southampton virus genome is characteristic of the Caliciviridae&lt;/title&gt;&lt;secondary-title&gt;Virus Genes&lt;/secondary-title&gt;&lt;/titles&gt;&lt;periodical&gt;&lt;full-title&gt;Virus Genes&lt;/full-title&gt;&lt;/periodical&gt;&lt;pages&gt;149-52&lt;/pages&gt;&lt;volume&gt;10&lt;/volume&gt;&lt;number&gt;2&lt;/number&gt;&lt;keywords&gt;&lt;keyword&gt;Amino Acid Sequence&lt;/keyword&gt;&lt;keyword&gt;Base Sequence&lt;/keyword&gt;&lt;keyword&gt;Caliciviridae Infections/virology&lt;/keyword&gt;&lt;keyword&gt;*Conserved Sequence&lt;/keyword&gt;&lt;keyword&gt;DNA, Viral&lt;/keyword&gt;&lt;keyword&gt;Gastroenteritis/virology&lt;/keyword&gt;&lt;keyword&gt;*Genome, Viral&lt;/keyword&gt;&lt;keyword&gt;Humans&lt;/keyword&gt;&lt;keyword&gt;Molecular Sequence Data&lt;/keyword&gt;&lt;keyword&gt;Norwalk virus/*genetics&lt;/keyword&gt;&lt;/keywords&gt;&lt;dates&gt;&lt;year&gt;1995&lt;/year&gt;&lt;/dates&gt;&lt;isbn&gt;0920-8569 (Print)&amp;#xD;0920-8569 (Linking)&lt;/isbn&gt;&lt;accession-num&gt;8560774&lt;/accession-num&gt;&lt;urls&gt;&lt;related-urls&gt;&lt;url&gt;https://www.ncbi.nlm.nih.gov/pubmed/8560774&lt;/url&gt;&lt;/related-urls&gt;&lt;/urls&gt;&lt;/record&gt;&lt;/Cite&gt;&lt;/EndNote&gt;</w:instrText>
      </w:r>
      <w:r>
        <w:fldChar w:fldCharType="separate"/>
      </w:r>
      <w:r w:rsidR="00EC2093" w:rsidRPr="00EC2093">
        <w:rPr>
          <w:noProof/>
          <w:vertAlign w:val="superscript"/>
        </w:rPr>
        <w:t>10</w:t>
      </w:r>
      <w:r>
        <w:fldChar w:fldCharType="end"/>
      </w:r>
      <w:r>
        <w:t xml:space="preserve">, </w:t>
      </w:r>
      <w:r w:rsidR="00791AA3">
        <w:t>defining</w:t>
      </w:r>
      <w:r>
        <w:t xml:space="preserve"> the genetic relatedness of these viruses led to their reclassification in the </w:t>
      </w:r>
      <w:proofErr w:type="spellStart"/>
      <w:r>
        <w:rPr>
          <w:i/>
        </w:rPr>
        <w:t>Caliciviridae</w:t>
      </w:r>
      <w:proofErr w:type="spellEnd"/>
      <w:r>
        <w:t xml:space="preserve"> family of viruses under the genus </w:t>
      </w:r>
      <w:r>
        <w:rPr>
          <w:i/>
        </w:rPr>
        <w:t>Norovirus</w:t>
      </w:r>
      <w:r>
        <w:t xml:space="preserve"> in 2002</w:t>
      </w:r>
      <w:r w:rsidRPr="003A0566">
        <w:fldChar w:fldCharType="begin"/>
      </w:r>
      <w:r w:rsidR="00EC2093">
        <w:instrText xml:space="preserve"> ADDIN EN.CITE &lt;EndNote&gt;&lt;Cite&gt;&lt;Author&gt;Mayo&lt;/Author&gt;&lt;Year&gt;2002&lt;/Year&gt;&lt;RecNum&gt;17&lt;/RecNum&gt;&lt;DisplayText&gt;&lt;style face="superscript"&gt;11&lt;/style&gt;&lt;/DisplayText&gt;&lt;record&gt;&lt;rec-number&gt;17&lt;/rec-number&gt;&lt;foreign-keys&gt;&lt;key app="EN" db-id="d2psw55r2ew9zrep2vpx2rek09z0rawzwe5e" timestamp="1495622818"&gt;17&lt;/key&gt;&lt;/foreign-keys&gt;&lt;ref-type name="Journal Article"&gt;17&lt;/ref-type&gt;&lt;contributors&gt;&lt;authors&gt;&lt;author&gt;Mayo, M. A.&lt;/author&gt;&lt;/authors&gt;&lt;/contributors&gt;&lt;titles&gt;&lt;title&gt;Virus taxonomy - Houston 2002&lt;/title&gt;&lt;secondary-title&gt;Arch Virol&lt;/secondary-title&gt;&lt;/titles&gt;&lt;periodical&gt;&lt;full-title&gt;Arch Virol&lt;/full-title&gt;&lt;/periodical&gt;&lt;pages&gt;1071-6&lt;/pages&gt;&lt;volume&gt;147&lt;/volume&gt;&lt;number&gt;5&lt;/number&gt;&lt;keywords&gt;&lt;keyword&gt;Viruses/*classification&lt;/keyword&gt;&lt;/keywords&gt;&lt;dates&gt;&lt;year&gt;2002&lt;/year&gt;&lt;pub-dates&gt;&lt;date&gt;May&lt;/date&gt;&lt;/pub-dates&gt;&lt;/dates&gt;&lt;isbn&gt;0304-8608 (Print)&amp;#xD;0304-8608 (Linking)&lt;/isbn&gt;&lt;accession-num&gt;12021875&lt;/accession-num&gt;&lt;urls&gt;&lt;related-urls&gt;&lt;url&gt;https://www.ncbi.nlm.nih.gov/pubmed/12021875&lt;/url&gt;&lt;/related-urls&gt;&lt;/urls&gt;&lt;electronic-resource-num&gt;10.1007/s007050200036&lt;/electronic-resource-num&gt;&lt;/record&gt;&lt;/Cite&gt;&lt;/EndNote&gt;</w:instrText>
      </w:r>
      <w:r w:rsidRPr="003A0566">
        <w:fldChar w:fldCharType="separate"/>
      </w:r>
      <w:r w:rsidR="00EC2093" w:rsidRPr="00EC2093">
        <w:rPr>
          <w:noProof/>
          <w:vertAlign w:val="superscript"/>
        </w:rPr>
        <w:t>11</w:t>
      </w:r>
      <w:r w:rsidRPr="003A0566">
        <w:fldChar w:fldCharType="end"/>
      </w:r>
      <w:r>
        <w:t>.</w:t>
      </w:r>
    </w:p>
    <w:p w14:paraId="014408FA" w14:textId="164DDEC8" w:rsidR="001B358A" w:rsidRDefault="001B358A" w:rsidP="001B358A">
      <w:pPr>
        <w:spacing w:line="360" w:lineRule="auto"/>
        <w:jc w:val="both"/>
      </w:pPr>
      <w:r>
        <w:lastRenderedPageBreak/>
        <w:t xml:space="preserve">Classification of this </w:t>
      </w:r>
      <w:r w:rsidR="002A40EB">
        <w:t>genetically</w:t>
      </w:r>
      <w:r>
        <w:t xml:space="preserve"> </w:t>
      </w:r>
      <w:r w:rsidR="00AC5E5A">
        <w:t>diverse group of viruses</w:t>
      </w:r>
      <w:r>
        <w:fldChar w:fldCharType="begin">
          <w:fldData xml:space="preserve">PEVuZE5vdGU+PENpdGU+PEF1dGhvcj5aaGVuZzwvQXV0aG9yPjxZZWFyPjIwMDY8L1llYXI+PFJl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</w:fldData>
        </w:fldChar>
      </w:r>
      <w:r w:rsidR="00EC2093">
        <w:instrText xml:space="preserve"> ADDIN EN.CITE </w:instrText>
      </w:r>
      <w:r w:rsidR="00EC2093">
        <w:fldChar w:fldCharType="begin">
          <w:fldData xml:space="preserve">PEVuZE5vdGU+PENpdGU+PEF1dGhvcj5aaGVuZzwvQXV0aG9yPjxZZWFyPjIwMDY8L1llYXI+PFJl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</w:fldData>
        </w:fldChar>
      </w:r>
      <w:r w:rsidR="00EC2093">
        <w:instrText xml:space="preserve"> ADDIN EN.CITE.DATA </w:instrText>
      </w:r>
      <w:r w:rsidR="00EC2093">
        <w:fldChar w:fldCharType="end"/>
      </w:r>
      <w:r>
        <w:fldChar w:fldCharType="separate"/>
      </w:r>
      <w:r w:rsidR="00EC2093" w:rsidRPr="00EC2093">
        <w:rPr>
          <w:noProof/>
          <w:vertAlign w:val="superscript"/>
        </w:rPr>
        <w:t>12, 13</w:t>
      </w:r>
      <w:r>
        <w:fldChar w:fldCharType="end"/>
      </w:r>
      <w:r w:rsidR="00AC5E5A">
        <w:t xml:space="preserve"> has described </w:t>
      </w:r>
      <w:r w:rsidR="004A03DE">
        <w:t xml:space="preserve">six </w:t>
      </w:r>
      <w:r w:rsidR="00AC5E5A">
        <w:t>established</w:t>
      </w:r>
      <w:r w:rsidR="004A03DE">
        <w:fldChar w:fldCharType="begin"/>
      </w:r>
      <w:r w:rsidR="004A03DE">
        <w:instrText xml:space="preserve"> ADDIN EN.CITE &lt;EndNote&gt;&lt;Cite&gt;&lt;Author&gt;Green&lt;/Author&gt;&lt;Year&gt;2013&lt;/Year&gt;&lt;RecNum&gt;384&lt;/RecNum&gt;&lt;DisplayText&gt;&lt;style face="superscript"&gt;14&lt;/style&gt;&lt;/DisplayText&gt;&lt;record&gt;&lt;rec-number&gt;384&lt;/rec-number&gt;&lt;foreign-keys&gt;&lt;key app="EN" db-id="d2psw55r2ew9zrep2vpx2rek09z0rawzwe5e" timestamp="1498574629"&gt;384&lt;/key&gt;&lt;/foreign-keys&gt;&lt;ref-type name="Book Section"&gt;5&lt;/ref-type&gt;&lt;contributors&gt;&lt;authors&gt;&lt;author&gt;Green, K.&lt;/author&gt;&lt;/authors&gt;&lt;secondary-authors&gt;&lt;author&gt;Knipe DM, Howley PM, Cohen JI, Griffin DE, Lamb RA, Martin MA, Racaniello VR, Roizman B&lt;/author&gt;&lt;/secondary-authors&gt;&lt;/contributors&gt;&lt;titles&gt;&lt;title&gt;Caliciviridae: the noroviruses&lt;/title&gt;&lt;secondary-title&gt;Fields virology, 6th ed&lt;/secondary-title&gt;&lt;/titles&gt;&lt;pages&gt;583-609&lt;/pages&gt;&lt;edition&gt;6&lt;/edition&gt;&lt;dates&gt;&lt;year&gt;2013&lt;/year&gt;&lt;/dates&gt;&lt;publisher&gt;Lippincott, Williams &amp;amp; Wilkins, Philadelphia, PA&lt;/publisher&gt;&lt;urls&gt;&lt;/urls&gt;&lt;/record&gt;&lt;/Cite&gt;&lt;/EndNote&gt;</w:instrText>
      </w:r>
      <w:r w:rsidR="004A03DE">
        <w:fldChar w:fldCharType="separate"/>
      </w:r>
      <w:r w:rsidR="004A03DE" w:rsidRPr="004A03DE">
        <w:rPr>
          <w:noProof/>
          <w:vertAlign w:val="superscript"/>
        </w:rPr>
        <w:t>14</w:t>
      </w:r>
      <w:r w:rsidR="004A03DE">
        <w:fldChar w:fldCharType="end"/>
      </w:r>
      <w:r w:rsidR="004A03DE">
        <w:t xml:space="preserve"> </w:t>
      </w:r>
      <w:proofErr w:type="spellStart"/>
      <w:r w:rsidR="004A03DE">
        <w:t>genogroups</w:t>
      </w:r>
      <w:proofErr w:type="spellEnd"/>
      <w:r w:rsidR="00AC5E5A">
        <w:t xml:space="preserve"> (GI-GVI), </w:t>
      </w:r>
      <w:r w:rsidR="004A03DE">
        <w:t>and a proposed seventh</w:t>
      </w:r>
      <w:r w:rsidR="004A03DE">
        <w:fldChar w:fldCharType="begin">
          <w:fldData xml:space="preserve">PEVuZE5vdGU+PENpdGU+PEF1dGhvcj5Uc2U8L0F1dGhvcj48WWVhcj4yMDEyPC9ZZWFyPjxSZWNO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</w:fldData>
        </w:fldChar>
      </w:r>
      <w:r w:rsidR="00084F90">
        <w:instrText xml:space="preserve"> ADDIN EN.CITE </w:instrText>
      </w:r>
      <w:r w:rsidR="00084F90">
        <w:fldChar w:fldCharType="begin">
          <w:fldData xml:space="preserve">PEVuZE5vdGU+PENpdGU+PEF1dGhvcj5Uc2U8L0F1dGhvcj48WWVhcj4yMDEyPC9ZZWFyPjxSZWNO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</w:fldData>
        </w:fldChar>
      </w:r>
      <w:r w:rsidR="00084F90">
        <w:instrText xml:space="preserve"> ADDIN EN.CITE.DATA </w:instrText>
      </w:r>
      <w:r w:rsidR="00084F90">
        <w:fldChar w:fldCharType="end"/>
      </w:r>
      <w:r w:rsidR="004A03DE">
        <w:fldChar w:fldCharType="separate"/>
      </w:r>
      <w:r w:rsidR="004A03DE" w:rsidRPr="004A03DE">
        <w:rPr>
          <w:noProof/>
          <w:vertAlign w:val="superscript"/>
        </w:rPr>
        <w:t>15, 16</w:t>
      </w:r>
      <w:r w:rsidR="004A03DE">
        <w:fldChar w:fldCharType="end"/>
      </w:r>
      <w:r w:rsidR="00AC5E5A">
        <w:t>. T</w:t>
      </w:r>
      <w:r w:rsidRPr="00CB373A">
        <w:t xml:space="preserve">wo </w:t>
      </w:r>
      <w:proofErr w:type="spellStart"/>
      <w:r w:rsidRPr="00CB373A">
        <w:t>genogroups</w:t>
      </w:r>
      <w:proofErr w:type="spellEnd"/>
      <w:r w:rsidRPr="00CB373A">
        <w:t xml:space="preserve"> </w:t>
      </w:r>
      <w:r w:rsidR="00AC5E5A">
        <w:t xml:space="preserve">(GI and GII) are </w:t>
      </w:r>
      <w:r w:rsidRPr="00CB373A">
        <w:t xml:space="preserve">important </w:t>
      </w:r>
      <w:r>
        <w:t>pathogens of</w:t>
      </w:r>
      <w:r w:rsidR="00AC5E5A">
        <w:t xml:space="preserve"> humans (GII also contains pathogens of animals</w:t>
      </w:r>
      <w:r w:rsidR="00791AA3">
        <w:t>,</w:t>
      </w:r>
      <w:r w:rsidR="00AC5E5A">
        <w:t xml:space="preserve"> but there is no evidence of zoonotic transmission</w:t>
      </w:r>
      <w:r w:rsidR="00AC5E5A">
        <w:fldChar w:fldCharType="begin">
          <w:fldData xml:space="preserve">PEVuZE5vdGU+PENpdGU+PEF1dGhvcj5XaWxoZWxtPC9BdXRob3I+PFllYXI+MjAxNTwvWWVhcj48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</w:fldData>
        </w:fldChar>
      </w:r>
      <w:r w:rsidR="00084F90">
        <w:instrText xml:space="preserve"> ADDIN EN.CITE </w:instrText>
      </w:r>
      <w:r w:rsidR="00084F90">
        <w:fldChar w:fldCharType="begin">
          <w:fldData xml:space="preserve">PEVuZE5vdGU+PENpdGU+PEF1dGhvcj5XaWxoZWxtPC9BdXRob3I+PFllYXI+MjAxNTwvWWVhcj48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</w:fldData>
        </w:fldChar>
      </w:r>
      <w:r w:rsidR="00084F90">
        <w:instrText xml:space="preserve"> ADDIN EN.CITE.DATA </w:instrText>
      </w:r>
      <w:r w:rsidR="00084F90">
        <w:fldChar w:fldCharType="end"/>
      </w:r>
      <w:r w:rsidR="00AC5E5A">
        <w:fldChar w:fldCharType="separate"/>
      </w:r>
      <w:r w:rsidR="00AC5E5A" w:rsidRPr="00AC5E5A">
        <w:rPr>
          <w:noProof/>
          <w:vertAlign w:val="superscript"/>
        </w:rPr>
        <w:t>17</w:t>
      </w:r>
      <w:r w:rsidR="00AC5E5A">
        <w:fldChar w:fldCharType="end"/>
      </w:r>
      <w:r w:rsidR="00AC5E5A">
        <w:t xml:space="preserve">) and </w:t>
      </w:r>
      <w:proofErr w:type="spellStart"/>
      <w:r w:rsidR="00791AA3">
        <w:t>genogroups</w:t>
      </w:r>
      <w:proofErr w:type="spellEnd"/>
      <w:r w:rsidR="00AC5E5A">
        <w:t xml:space="preserve"> </w:t>
      </w:r>
      <w:r w:rsidRPr="00CB373A">
        <w:t xml:space="preserve">are further </w:t>
      </w:r>
      <w:r>
        <w:t>sub</w:t>
      </w:r>
      <w:r w:rsidRPr="00CB373A">
        <w:t>divided into genotypes</w:t>
      </w:r>
      <w:r w:rsidR="00AC5E5A">
        <w:t>: nine GI and twenty-two GII genotypes</w:t>
      </w:r>
      <w:r w:rsidR="00586086">
        <w:t xml:space="preserve"> have been described</w:t>
      </w:r>
      <w:r w:rsidR="00586086">
        <w:fldChar w:fldCharType="begin">
          <w:fldData xml:space="preserve">PEVuZE5vdGU+PENpdGU+PEF1dGhvcj5Lcm9uZW1hbjwvQXV0aG9yPjxZZWFyPjIwMTM8L1llYXI+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=
</w:fldData>
        </w:fldChar>
      </w:r>
      <w:r w:rsidR="00586086">
        <w:instrText xml:space="preserve"> ADDIN EN.CITE </w:instrText>
      </w:r>
      <w:r w:rsidR="00586086">
        <w:fldChar w:fldCharType="begin">
          <w:fldData xml:space="preserve">PEVuZE5vdGU+PENpdGU+PEF1dGhvcj5Lcm9uZW1hbjwvQXV0aG9yPjxZZWFyPjIwMTM8L1llYXI+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=
</w:fldData>
        </w:fldChar>
      </w:r>
      <w:r w:rsidR="00586086">
        <w:instrText xml:space="preserve"> ADDIN EN.CITE.DATA </w:instrText>
      </w:r>
      <w:r w:rsidR="00586086">
        <w:fldChar w:fldCharType="end"/>
      </w:r>
      <w:r w:rsidR="00586086">
        <w:fldChar w:fldCharType="separate"/>
      </w:r>
      <w:r w:rsidR="00586086" w:rsidRPr="00586086">
        <w:rPr>
          <w:noProof/>
          <w:vertAlign w:val="superscript"/>
        </w:rPr>
        <w:t>12-14</w:t>
      </w:r>
      <w:r w:rsidR="00586086">
        <w:fldChar w:fldCharType="end"/>
      </w:r>
      <w:r w:rsidRPr="00CB373A">
        <w:t xml:space="preserve">. </w:t>
      </w:r>
      <w:r w:rsidR="00586086">
        <w:t>N</w:t>
      </w:r>
      <w:r w:rsidRPr="00CB373A">
        <w:t xml:space="preserve">orovirus names are </w:t>
      </w:r>
      <w:r>
        <w:t>presented</w:t>
      </w:r>
      <w:r w:rsidRPr="00CB373A">
        <w:t xml:space="preserve"> as genotypes, e.g. </w:t>
      </w:r>
      <w:proofErr w:type="spellStart"/>
      <w:r w:rsidRPr="00CB373A">
        <w:t>genogroup</w:t>
      </w:r>
      <w:proofErr w:type="spellEnd"/>
      <w:r w:rsidRPr="00CB373A">
        <w:t xml:space="preserve"> II-genotype 4</w:t>
      </w:r>
      <w:r w:rsidR="00DA2A0F">
        <w:t xml:space="preserve"> (</w:t>
      </w:r>
      <w:r w:rsidRPr="00CB373A">
        <w:t>GII.4</w:t>
      </w:r>
      <w:r w:rsidR="00DA2A0F">
        <w:t xml:space="preserve">) and strains are named for the place and year of their first description: </w:t>
      </w:r>
      <w:r w:rsidR="00A83F44">
        <w:t xml:space="preserve">e.g. </w:t>
      </w:r>
      <w:r w:rsidR="00DA2A0F">
        <w:t>GII.4/New Orleans 2009</w:t>
      </w:r>
      <w:r w:rsidR="00DA2A0F">
        <w:fldChar w:fldCharType="begin"/>
      </w:r>
      <w:r w:rsidR="00AC5E5A">
        <w:instrText xml:space="preserve"> ADDIN EN.CITE &lt;EndNote&gt;&lt;Cite&gt;&lt;Author&gt;Vega&lt;/Author&gt;&lt;Year&gt;2011&lt;/Year&gt;&lt;RecNum&gt;111&lt;/RecNum&gt;&lt;DisplayText&gt;&lt;style face="superscript"&gt;18&lt;/style&gt;&lt;/DisplayText&gt;&lt;record&gt;&lt;rec-number&gt;111&lt;/rec-number&gt;&lt;foreign-keys&gt;&lt;key app="EN" db-id="d2psw55r2ew9zrep2vpx2rek09z0rawzwe5e" timestamp="1495626238"&gt;111&lt;/key&gt;&lt;/foreign-keys&gt;&lt;ref-type name="Journal Article"&gt;17&lt;/ref-type&gt;&lt;contributors&gt;&lt;authors&gt;&lt;author&gt;Vega, E.&lt;/author&gt;&lt;author&gt;Barclay, L.&lt;/author&gt;&lt;author&gt;Gregoricus, N.&lt;/author&gt;&lt;author&gt;Williams, K.&lt;/author&gt;&lt;author&gt;Lee, D.&lt;/author&gt;&lt;author&gt;Vinje, J.&lt;/author&gt;&lt;/authors&gt;&lt;/contributors&gt;&lt;auth-address&gt;Centers for Disease Control and Prevention, Atlanta, Georgia 30333, USA.&lt;/auth-address&gt;&lt;titles&gt;&lt;title&gt;Novel surveillance network for norovirus gastroenteritis outbreaks, United States&lt;/title&gt;&lt;secondary-title&gt;Emerg Infect Dis&lt;/secondary-title&gt;&lt;/titles&gt;&lt;periodical&gt;&lt;full-title&gt;Emerg Infect Dis&lt;/full-title&gt;&lt;/periodical&gt;&lt;pages&gt;1389-95&lt;/pages&gt;&lt;volume&gt;17&lt;/volume&gt;&lt;number&gt;8&lt;/number&gt;&lt;keywords&gt;&lt;keyword&gt;Amino Acid Sequence&lt;/keyword&gt;&lt;keyword&gt;Caliciviridae Infections/*epidemiology/virology&lt;/keyword&gt;&lt;keyword&gt;Capsid Proteins/chemistry/genetics&lt;/keyword&gt;&lt;keyword&gt;Databases, Factual&lt;/keyword&gt;&lt;keyword&gt;Disease Outbreaks/*statistics &amp;amp; numerical data&lt;/keyword&gt;&lt;keyword&gt;Gastroenteritis/*epidemiology/virology&lt;/keyword&gt;&lt;keyword&gt;Genotype&lt;/keyword&gt;&lt;keyword&gt;Humans&lt;/keyword&gt;&lt;keyword&gt;Norovirus/classification/*genetics&lt;/keyword&gt;&lt;keyword&gt;Phylogeny&lt;/keyword&gt;&lt;keyword&gt;Population Surveillance/*methods&lt;/keyword&gt;&lt;keyword&gt;RNA, Viral/genetics&lt;/keyword&gt;&lt;keyword&gt;Reverse Transcriptase Polymerase Chain Reaction&lt;/keyword&gt;&lt;keyword&gt;Sequence Analysis, DNA&lt;/keyword&gt;&lt;keyword&gt;United States/epidemiology&lt;/keyword&gt;&lt;/keywords&gt;&lt;dates&gt;&lt;year&gt;2011&lt;/year&gt;&lt;pub-dates&gt;&lt;date&gt;Aug&lt;/date&gt;&lt;/pub-dates&gt;&lt;/dates&gt;&lt;isbn&gt;1080-6059 (Electronic)&amp;#xD;1080-6040 (Linking)&lt;/isbn&gt;&lt;accession-num&gt;21801614&lt;/accession-num&gt;&lt;urls&gt;&lt;related-urls&gt;&lt;url&gt;https://www.ncbi.nlm.nih.gov/pubmed/21801614&lt;/url&gt;&lt;/related-urls&gt;&lt;/urls&gt;&lt;custom2&gt;PMC3381557&lt;/custom2&gt;&lt;electronic-resource-num&gt;10.3201/eid1708.101837&lt;/electronic-resource-num&gt;&lt;/record&gt;&lt;/Cite&gt;&lt;/EndNote&gt;</w:instrText>
      </w:r>
      <w:r w:rsidR="00DA2A0F">
        <w:fldChar w:fldCharType="separate"/>
      </w:r>
      <w:r w:rsidR="00AC5E5A" w:rsidRPr="00AC5E5A">
        <w:rPr>
          <w:noProof/>
          <w:vertAlign w:val="superscript"/>
        </w:rPr>
        <w:t>18</w:t>
      </w:r>
      <w:r w:rsidR="00DA2A0F">
        <w:fldChar w:fldCharType="end"/>
      </w:r>
      <w:r w:rsidR="00DA2A0F">
        <w:t xml:space="preserve"> or GII.4/Sydney 2012</w:t>
      </w:r>
      <w:r w:rsidR="00DA2A0F">
        <w:fldChar w:fldCharType="begin">
          <w:fldData xml:space="preserve">PEVuZE5vdGU+PENpdGU+PEF1dGhvcj52YW4gQmVlazwvQXV0aG9yPjxZZWFyPjIwMTM8L1llYXI+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</w:fldData>
        </w:fldChar>
      </w:r>
      <w:r w:rsidR="00AC5E5A">
        <w:instrText xml:space="preserve"> ADDIN EN.CITE </w:instrText>
      </w:r>
      <w:r w:rsidR="00AC5E5A">
        <w:fldChar w:fldCharType="begin">
          <w:fldData xml:space="preserve">PEVuZE5vdGU+PENpdGU+PEF1dGhvcj52YW4gQmVlazwvQXV0aG9yPjxZZWFyPjIwMTM8L1llYXI+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</w:fldData>
        </w:fldChar>
      </w:r>
      <w:r w:rsidR="00AC5E5A">
        <w:instrText xml:space="preserve"> ADDIN EN.CITE.DATA </w:instrText>
      </w:r>
      <w:r w:rsidR="00AC5E5A">
        <w:fldChar w:fldCharType="end"/>
      </w:r>
      <w:r w:rsidR="00DA2A0F">
        <w:fldChar w:fldCharType="separate"/>
      </w:r>
      <w:r w:rsidR="00AC5E5A" w:rsidRPr="00AC5E5A">
        <w:rPr>
          <w:noProof/>
          <w:vertAlign w:val="superscript"/>
        </w:rPr>
        <w:t>19</w:t>
      </w:r>
      <w:r w:rsidR="00DA2A0F">
        <w:fldChar w:fldCharType="end"/>
      </w:r>
      <w:r w:rsidR="00DA2A0F">
        <w:t>.</w:t>
      </w:r>
    </w:p>
    <w:p w14:paraId="7F449B87" w14:textId="0AAA8222" w:rsidR="00A31B81" w:rsidRDefault="007F616E" w:rsidP="00CB373A">
      <w:pPr>
        <w:spacing w:line="360" w:lineRule="auto"/>
        <w:jc w:val="both"/>
      </w:pPr>
      <w:r>
        <w:t xml:space="preserve">The norovirus genome is </w:t>
      </w:r>
      <w:r w:rsidR="00CB373A" w:rsidRPr="00CB373A">
        <w:t xml:space="preserve">a single strand of </w:t>
      </w:r>
      <w:r w:rsidR="00A31B81">
        <w:t xml:space="preserve">positive-sense </w:t>
      </w:r>
      <w:r w:rsidR="00CB373A" w:rsidRPr="00CB373A">
        <w:t>ribonucleic acid (</w:t>
      </w:r>
      <w:r w:rsidR="00A31B81">
        <w:t>+</w:t>
      </w:r>
      <w:proofErr w:type="spellStart"/>
      <w:r w:rsidR="00A31B81">
        <w:t>ss</w:t>
      </w:r>
      <w:r w:rsidR="00CB373A" w:rsidRPr="00CB373A">
        <w:t>RNA</w:t>
      </w:r>
      <w:proofErr w:type="spellEnd"/>
      <w:r w:rsidR="00CB373A" w:rsidRPr="00CB373A">
        <w:t xml:space="preserve">) that is </w:t>
      </w:r>
      <w:r w:rsidR="00791AA3">
        <w:t>~</w:t>
      </w:r>
      <w:r w:rsidR="00CB373A" w:rsidRPr="00CB373A">
        <w:t>7</w:t>
      </w:r>
      <w:r w:rsidR="00A31B81">
        <w:t>7</w:t>
      </w:r>
      <w:r w:rsidR="00CB373A" w:rsidRPr="00CB373A">
        <w:t>00 nucleotides in length</w:t>
      </w:r>
      <w:r w:rsidR="00A31B81">
        <w:t>, organised as three open reading frames (ORF1-3)</w:t>
      </w:r>
      <w:r w:rsidR="00A31B81">
        <w:fldChar w:fldCharType="begin"/>
      </w:r>
      <w:r w:rsidR="00AC5E5A">
        <w:instrText xml:space="preserve"> ADDIN EN.CITE &lt;EndNote&gt;&lt;Cite&gt;&lt;Author&gt;Clarke&lt;/Author&gt;&lt;Year&gt;2000&lt;/Year&gt;&lt;RecNum&gt;22&lt;/RecNum&gt;&lt;DisplayText&gt;&lt;style face="superscript"&gt;20&lt;/style&gt;&lt;/DisplayText&gt;&lt;record&gt;&lt;rec-number&gt;22&lt;/rec-number&gt;&lt;foreign-keys&gt;&lt;key app="EN" db-id="d2psw55r2ew9zrep2vpx2rek09z0rawzwe5e" timestamp="1495623700"&gt;22&lt;/key&gt;&lt;/foreign-keys&gt;&lt;ref-type name="Journal Article"&gt;17&lt;/ref-type&gt;&lt;contributors&gt;&lt;authors&gt;&lt;author&gt;Clarke, I. N.&lt;/author&gt;&lt;author&gt;Lambden, P. R.&lt;/author&gt;&lt;/authors&gt;&lt;/contributors&gt;&lt;auth-address&gt;Virology Group, University Medical School, Southampton General Hospital, Southampton, SO16 6YD, UK. inc@soton.ac.uk.&lt;/auth-address&gt;&lt;titles&gt;&lt;title&gt;Organization and expression of calicivirus genes&lt;/title&gt;&lt;secondary-title&gt;J Infect Dis&lt;/secondary-title&gt;&lt;/titles&gt;&lt;periodical&gt;&lt;full-title&gt;J Infect Dis&lt;/full-title&gt;&lt;/periodical&gt;&lt;pages&gt;S309-16&lt;/pages&gt;&lt;volume&gt;181 Suppl 2&lt;/volume&gt;&lt;keywords&gt;&lt;keyword&gt;Animals&lt;/keyword&gt;&lt;keyword&gt;Caliciviridae/*genetics&lt;/keyword&gt;&lt;keyword&gt;Capsid/metabolism&lt;/keyword&gt;&lt;keyword&gt;Gene Expression&lt;/keyword&gt;&lt;keyword&gt;*Genome, Viral&lt;/keyword&gt;&lt;keyword&gt;Humans&lt;/keyword&gt;&lt;keyword&gt;Norwalk virus/*genetics&lt;/keyword&gt;&lt;keyword&gt;Viral Proteins/metabolism&lt;/keyword&gt;&lt;/keywords&gt;&lt;dates&gt;&lt;year&gt;2000&lt;/year&gt;&lt;pub-dates&gt;&lt;date&gt;May&lt;/date&gt;&lt;/pub-dates&gt;&lt;/dates&gt;&lt;isbn&gt;0022-1899 (Print)&amp;#xD;0022-1899 (Linking)&lt;/isbn&gt;&lt;accession-num&gt;10804143&lt;/accession-num&gt;&lt;urls&gt;&lt;related-urls&gt;&lt;url&gt;https://www.ncbi.nlm.nih.gov/pubmed/10804143&lt;/url&gt;&lt;/related-urls&gt;&lt;/urls&gt;&lt;electronic-resource-num&gt;10.1086/315575&lt;/electronic-resource-num&gt;&lt;/record&gt;&lt;/Cite&gt;&lt;/EndNote&gt;</w:instrText>
      </w:r>
      <w:r w:rsidR="00A31B81">
        <w:fldChar w:fldCharType="separate"/>
      </w:r>
      <w:r w:rsidR="00AC5E5A" w:rsidRPr="00AC5E5A">
        <w:rPr>
          <w:noProof/>
          <w:vertAlign w:val="superscript"/>
        </w:rPr>
        <w:t>20</w:t>
      </w:r>
      <w:r w:rsidR="00A31B81">
        <w:fldChar w:fldCharType="end"/>
      </w:r>
      <w:r w:rsidR="00A31B81">
        <w:t>. The 5′-proximal ORF1 encodes a polyp</w:t>
      </w:r>
      <w:r w:rsidR="0099454F">
        <w:t>r</w:t>
      </w:r>
      <w:r w:rsidR="00A31B81">
        <w:t>otein that is post-translationally processed by the virus-encoded protease into six non-structural proteins, including a genome-linked protein (</w:t>
      </w:r>
      <w:proofErr w:type="spellStart"/>
      <w:r w:rsidR="00A31B81">
        <w:t>VPg</w:t>
      </w:r>
      <w:proofErr w:type="spellEnd"/>
      <w:r w:rsidR="00A83F44">
        <w:t>/NS5</w:t>
      </w:r>
      <w:r w:rsidR="00A31B81">
        <w:t>)</w:t>
      </w:r>
      <w:r w:rsidR="00A83F44">
        <w:t>, protease (Pro/NS6)</w:t>
      </w:r>
      <w:r w:rsidR="00A31B81">
        <w:t xml:space="preserve"> and an RNA-dependent RNA polymerase (</w:t>
      </w:r>
      <w:proofErr w:type="spellStart"/>
      <w:r w:rsidR="00A31B81">
        <w:t>RdRp</w:t>
      </w:r>
      <w:proofErr w:type="spellEnd"/>
      <w:r w:rsidR="00A83F44">
        <w:t>/NS7</w:t>
      </w:r>
      <w:r w:rsidR="00A31B81">
        <w:t xml:space="preserve">). Both ORF2 and ORF3 encode </w:t>
      </w:r>
      <w:r w:rsidR="00353B4A">
        <w:t>a single protein each, VP1 and VP2 respectively, that are structural proteins involved in formation</w:t>
      </w:r>
      <w:r w:rsidR="00A83F44">
        <w:t xml:space="preserve"> and stabilisation</w:t>
      </w:r>
      <w:r w:rsidR="00353B4A">
        <w:t xml:space="preserve"> of the virus particle</w:t>
      </w:r>
      <w:r w:rsidR="00791AA3">
        <w:fldChar w:fldCharType="begin"/>
      </w:r>
      <w:r w:rsidR="00791AA3">
        <w:instrText xml:space="preserve"> ADDIN EN.CITE &lt;EndNote&gt;&lt;Cite&gt;&lt;Author&gt;Prasad&lt;/Author&gt;&lt;Year&gt;1999&lt;/Year&gt;&lt;RecNum&gt;23&lt;/RecNum&gt;&lt;DisplayText&gt;&lt;style face="superscript"&gt;21&lt;/style&gt;&lt;/DisplayText&gt;&lt;record&gt;&lt;rec-number&gt;23&lt;/rec-number&gt;&lt;foreign-keys&gt;&lt;key app="EN" db-id="d2psw55r2ew9zrep2vpx2rek09z0rawzwe5e" timestamp="1495624204"&gt;23&lt;/key&gt;&lt;/foreign-keys&gt;&lt;ref-type name="Journal Article"&gt;17&lt;/ref-type&gt;&lt;contributors&gt;&lt;authors&gt;&lt;author&gt;Prasad, B. V.&lt;/author&gt;&lt;author&gt;Hardy, M. E.&lt;/author&gt;&lt;author&gt;Dokland, T.&lt;/author&gt;&lt;author&gt;Bella, J.&lt;/author&gt;&lt;author&gt;Rossmann, M. G.&lt;/author&gt;&lt;author&gt;Estes, M. K.&lt;/author&gt;&lt;/authors&gt;&lt;/contributors&gt;&lt;auth-address&gt;Verna and Marrs Mclean Department of Biochemistry, Division of Molecular Virology, Baylor College of Medicine, Houston, TX 77030, USA. bprasad@bcm.tmc.edu&lt;/auth-address&gt;&lt;titles&gt;&lt;title&gt;X-ray crystallographic structure of the Norwalk virus capsid&lt;/title&gt;&lt;secondary-title&gt;Science&lt;/secondary-title&gt;&lt;/titles&gt;&lt;periodical&gt;&lt;full-title&gt;Science&lt;/full-title&gt;&lt;/periodical&gt;&lt;pages&gt;287-90&lt;/pages&gt;&lt;volume&gt;286&lt;/volume&gt;&lt;number&gt;5438&lt;/number&gt;&lt;keywords&gt;&lt;keyword&gt;Amino Acid Sequence&lt;/keyword&gt;&lt;keyword&gt;Capsid/*chemistry/metabolism&lt;/keyword&gt;&lt;keyword&gt;*Capsid Proteins&lt;/keyword&gt;&lt;keyword&gt;Cryoelectron Microscopy&lt;/keyword&gt;&lt;keyword&gt;Crystallography, X-Ray&lt;/keyword&gt;&lt;keyword&gt;Dimerization&lt;/keyword&gt;&lt;keyword&gt;Genome, Viral&lt;/keyword&gt;&lt;keyword&gt;Humans&lt;/keyword&gt;&lt;keyword&gt;Hydrogen Bonding&lt;/keyword&gt;&lt;keyword&gt;Image Processing, Computer-Assisted&lt;/keyword&gt;&lt;keyword&gt;Models, Molecular&lt;/keyword&gt;&lt;keyword&gt;Molecular Sequence Data&lt;/keyword&gt;&lt;keyword&gt;Norwalk virus/*chemistry/genetics/physiology&lt;/keyword&gt;&lt;keyword&gt;Protein Conformation&lt;/keyword&gt;&lt;keyword&gt;Protein Folding&lt;/keyword&gt;&lt;keyword&gt;Protein Structure, Secondary&lt;/keyword&gt;&lt;keyword&gt;Recombinant Proteins/chemistry&lt;/keyword&gt;&lt;keyword&gt;Virus Assembly&lt;/keyword&gt;&lt;/keywords&gt;&lt;dates&gt;&lt;year&gt;1999&lt;/year&gt;&lt;pub-dates&gt;&lt;date&gt;Oct 08&lt;/date&gt;&lt;/pub-dates&gt;&lt;/dates&gt;&lt;isbn&gt;0036-8075 (Print)&amp;#xD;0036-8075 (Linking)&lt;/isbn&gt;&lt;accession-num&gt;10514371&lt;/accession-num&gt;&lt;urls&gt;&lt;related-urls&gt;&lt;url&gt;https://www.ncbi.nlm.nih.gov/pubmed/10514371&lt;/url&gt;&lt;/related-urls&gt;&lt;/urls&gt;&lt;/record&gt;&lt;/Cite&gt;&lt;/EndNote&gt;</w:instrText>
      </w:r>
      <w:r w:rsidR="00791AA3">
        <w:fldChar w:fldCharType="separate"/>
      </w:r>
      <w:r w:rsidR="00791AA3" w:rsidRPr="00791AA3">
        <w:rPr>
          <w:noProof/>
          <w:vertAlign w:val="superscript"/>
        </w:rPr>
        <w:t>21</w:t>
      </w:r>
      <w:r w:rsidR="00791AA3">
        <w:fldChar w:fldCharType="end"/>
      </w:r>
      <w:r w:rsidR="00353B4A">
        <w:t>.</w:t>
      </w:r>
    </w:p>
    <w:p w14:paraId="41051626" w14:textId="42867A77" w:rsidR="002A40EB" w:rsidRDefault="002A40EB" w:rsidP="002A40EB">
      <w:pPr>
        <w:spacing w:line="360" w:lineRule="auto"/>
        <w:jc w:val="both"/>
      </w:pPr>
      <w:r>
        <w:t>N</w:t>
      </w:r>
      <w:r w:rsidR="00CB373A">
        <w:t>orovirus particle</w:t>
      </w:r>
      <w:r w:rsidR="00791AA3">
        <w:t>s</w:t>
      </w:r>
      <w:r w:rsidR="00CB373A">
        <w:t xml:space="preserve"> </w:t>
      </w:r>
      <w:r w:rsidR="00791AA3">
        <w:t>are</w:t>
      </w:r>
      <w:r w:rsidR="00CB373A">
        <w:t xml:space="preserve"> </w:t>
      </w:r>
      <w:r w:rsidR="00DA24E6">
        <w:t>27-35</w:t>
      </w:r>
      <w:r w:rsidR="00CB373A">
        <w:t xml:space="preserve">nm in diameter and comprised </w:t>
      </w:r>
      <w:r>
        <w:t>of 180 copies of the VP1 protein, which itself is organised into three</w:t>
      </w:r>
      <w:r w:rsidRPr="00D6056C">
        <w:t xml:space="preserve"> </w:t>
      </w:r>
      <w:r>
        <w:t xml:space="preserve">main </w:t>
      </w:r>
      <w:r w:rsidRPr="00D6056C">
        <w:t>domains: N</w:t>
      </w:r>
      <w:r>
        <w:t>-terminal (N)</w:t>
      </w:r>
      <w:r w:rsidRPr="00D6056C">
        <w:t xml:space="preserve">, </w:t>
      </w:r>
      <w:r>
        <w:t>shell (</w:t>
      </w:r>
      <w:r w:rsidRPr="00D6056C">
        <w:t>S</w:t>
      </w:r>
      <w:r>
        <w:t>) and</w:t>
      </w:r>
      <w:r w:rsidRPr="00D6056C">
        <w:t xml:space="preserve"> </w:t>
      </w:r>
      <w:r>
        <w:t xml:space="preserve">protruding (P), which is further arranged as </w:t>
      </w:r>
      <w:r w:rsidRPr="00D6056C">
        <w:t>P1 (subdivided as P1.1 and P1.2) and P2</w:t>
      </w:r>
      <w:r>
        <w:fldChar w:fldCharType="begin"/>
      </w:r>
      <w:r>
        <w:instrText xml:space="preserve"> ADDIN EN.CITE &lt;EndNote&gt;&lt;Cite&gt;&lt;Author&gt;Prasad&lt;/Author&gt;&lt;Year&gt;1999&lt;/Year&gt;&lt;RecNum&gt;23&lt;/RecNum&gt;&lt;DisplayText&gt;&lt;style face="superscript"&gt;21&lt;/style&gt;&lt;/DisplayText&gt;&lt;record&gt;&lt;rec-number&gt;23&lt;/rec-number&gt;&lt;foreign-keys&gt;&lt;key app="EN" db-id="d2psw55r2ew9zrep2vpx2rek09z0rawzwe5e" timestamp="1495624204"&gt;23&lt;/key&gt;&lt;/foreign-keys&gt;&lt;ref-type name="Journal Article"&gt;17&lt;/ref-type&gt;&lt;contributors&gt;&lt;authors&gt;&lt;author&gt;Prasad, B. V.&lt;/author&gt;&lt;author&gt;Hardy, M. E.&lt;/author&gt;&lt;author&gt;Dokland, T.&lt;/author&gt;&lt;author&gt;Bella, J.&lt;/author&gt;&lt;author&gt;Rossmann, M. G.&lt;/author&gt;&lt;author&gt;Estes, M. K.&lt;/author&gt;&lt;/authors&gt;&lt;/contributors&gt;&lt;auth-address&gt;Verna and Marrs Mclean Department of Biochemistry, Division of Molecular Virology, Baylor College of Medicine, Houston, TX 77030, USA. bprasad@bcm.tmc.edu&lt;/auth-address&gt;&lt;titles&gt;&lt;title&gt;X-ray crystallographic structure of the Norwalk virus capsid&lt;/title&gt;&lt;secondary-title&gt;Science&lt;/secondary-title&gt;&lt;/titles&gt;&lt;periodical&gt;&lt;full-title&gt;Science&lt;/full-title&gt;&lt;/periodical&gt;&lt;pages&gt;287-90&lt;/pages&gt;&lt;volume&gt;286&lt;/volume&gt;&lt;number&gt;5438&lt;/number&gt;&lt;keywords&gt;&lt;keyword&gt;Amino Acid Sequence&lt;/keyword&gt;&lt;keyword&gt;Capsid/*chemistry/metabolism&lt;/keyword&gt;&lt;keyword&gt;*Capsid Proteins&lt;/keyword&gt;&lt;keyword&gt;Cryoelectron Microscopy&lt;/keyword&gt;&lt;keyword&gt;Crystallography, X-Ray&lt;/keyword&gt;&lt;keyword&gt;Dimerization&lt;/keyword&gt;&lt;keyword&gt;Genome, Viral&lt;/keyword&gt;&lt;keyword&gt;Humans&lt;/keyword&gt;&lt;keyword&gt;Hydrogen Bonding&lt;/keyword&gt;&lt;keyword&gt;Image Processing, Computer-Assisted&lt;/keyword&gt;&lt;keyword&gt;Models, Molecular&lt;/keyword&gt;&lt;keyword&gt;Molecular Sequence Data&lt;/keyword&gt;&lt;keyword&gt;Norwalk virus/*chemistry/genetics/physiology&lt;/keyword&gt;&lt;keyword&gt;Protein Conformation&lt;/keyword&gt;&lt;keyword&gt;Protein Folding&lt;/keyword&gt;&lt;keyword&gt;Protein Structure, Secondary&lt;/keyword&gt;&lt;keyword&gt;Recombinant Proteins/chemistry&lt;/keyword&gt;&lt;keyword&gt;Virus Assembly&lt;/keyword&gt;&lt;/keywords&gt;&lt;dates&gt;&lt;year&gt;1999&lt;/year&gt;&lt;pub-dates&gt;&lt;date&gt;Oct 08&lt;/date&gt;&lt;/pub-dates&gt;&lt;/dates&gt;&lt;isbn&gt;0036-8075 (Print)&amp;#xD;0036-8075 (Linking)&lt;/isbn&gt;&lt;accession-num&gt;10514371&lt;/accession-num&gt;&lt;urls&gt;&lt;related-urls&gt;&lt;url&gt;https://www.ncbi.nlm.nih.gov/pubmed/10514371&lt;/url&gt;&lt;/related-urls&gt;&lt;/urls&gt;&lt;/record&gt;&lt;/Cite&gt;&lt;/EndNote&gt;</w:instrText>
      </w:r>
      <w:r>
        <w:fldChar w:fldCharType="separate"/>
      </w:r>
      <w:r w:rsidRPr="00AC5E5A">
        <w:rPr>
          <w:noProof/>
          <w:vertAlign w:val="superscript"/>
        </w:rPr>
        <w:t>21</w:t>
      </w:r>
      <w:r>
        <w:fldChar w:fldCharType="end"/>
      </w:r>
      <w:r w:rsidRPr="00D6056C">
        <w:t>.</w:t>
      </w:r>
      <w:r w:rsidRPr="002A40EB">
        <w:t xml:space="preserve"> </w:t>
      </w:r>
      <w:r w:rsidRPr="00D6056C">
        <w:t xml:space="preserve">In the mature </w:t>
      </w:r>
      <w:r>
        <w:t xml:space="preserve">infectious </w:t>
      </w:r>
      <w:r w:rsidRPr="00D6056C">
        <w:t>virus particle, the N domain is internal, and the P2 domain is the most external part of the virus</w:t>
      </w:r>
      <w:r>
        <w:t xml:space="preserve">, making it </w:t>
      </w:r>
      <w:r w:rsidRPr="00D6056C">
        <w:t>highly surface-exposed</w:t>
      </w:r>
      <w:r>
        <w:t xml:space="preserve"> and placed to coordinate</w:t>
      </w:r>
      <w:r w:rsidRPr="0099454F">
        <w:t xml:space="preserve"> </w:t>
      </w:r>
      <w:r>
        <w:t>many of the interactions between norovirus and its host environment.</w:t>
      </w:r>
    </w:p>
    <w:p w14:paraId="1DF7FC0C" w14:textId="2BEEEF2D" w:rsidR="00420866" w:rsidRPr="00B349FF" w:rsidRDefault="003D58AC" w:rsidP="00CB373A">
      <w:pPr>
        <w:spacing w:line="360" w:lineRule="auto"/>
        <w:jc w:val="both"/>
      </w:pPr>
      <w:r>
        <w:t>T</w:t>
      </w:r>
      <w:r w:rsidR="00CB373A">
        <w:t xml:space="preserve">he </w:t>
      </w:r>
      <w:r w:rsidR="003234AA">
        <w:t xml:space="preserve">primary </w:t>
      </w:r>
      <w:r w:rsidR="00CB373A">
        <w:t xml:space="preserve">host cell receptor for human norovirus is unknown, </w:t>
      </w:r>
      <w:r>
        <w:t xml:space="preserve">but </w:t>
      </w:r>
      <w:r w:rsidR="00CB373A">
        <w:t xml:space="preserve">can interact with </w:t>
      </w:r>
      <w:proofErr w:type="spellStart"/>
      <w:r w:rsidR="00CB373A">
        <w:t>histo</w:t>
      </w:r>
      <w:proofErr w:type="spellEnd"/>
      <w:r w:rsidR="00CB373A">
        <w:t>-blood group antigens (HBGAs</w:t>
      </w:r>
      <w:proofErr w:type="gramStart"/>
      <w:r w:rsidR="0099454F">
        <w:t>)</w:t>
      </w:r>
      <w:proofErr w:type="gramEnd"/>
      <w:r w:rsidR="00A91BB8">
        <w:fldChar w:fldCharType="begin">
          <w:fldData xml:space="preserve">PEVuZE5vdGU+PENpdGU+PEF1dGhvcj5IdWFuZzwvQXV0aG9yPjxZZWFyPjIwMDM8L1llYXI+PFJl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</w:fldData>
        </w:fldChar>
      </w:r>
      <w:r w:rsidR="00AC5E5A">
        <w:instrText xml:space="preserve"> ADDIN EN.CITE </w:instrText>
      </w:r>
      <w:r w:rsidR="00AC5E5A">
        <w:fldChar w:fldCharType="begin">
          <w:fldData xml:space="preserve">PEVuZE5vdGU+PENpdGU+PEF1dGhvcj5IdWFuZzwvQXV0aG9yPjxZZWFyPjIwMDM8L1llYXI+PFJl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</w:fldData>
        </w:fldChar>
      </w:r>
      <w:r w:rsidR="00AC5E5A">
        <w:instrText xml:space="preserve"> ADDIN EN.CITE.DATA </w:instrText>
      </w:r>
      <w:r w:rsidR="00AC5E5A">
        <w:fldChar w:fldCharType="end"/>
      </w:r>
      <w:r w:rsidR="00A91BB8">
        <w:fldChar w:fldCharType="separate"/>
      </w:r>
      <w:r w:rsidR="00AC5E5A" w:rsidRPr="00AC5E5A">
        <w:rPr>
          <w:noProof/>
          <w:vertAlign w:val="superscript"/>
        </w:rPr>
        <w:t>22</w:t>
      </w:r>
      <w:r w:rsidR="00A91BB8">
        <w:fldChar w:fldCharType="end"/>
      </w:r>
      <w:r w:rsidR="00951F0A">
        <w:t>;</w:t>
      </w:r>
      <w:r w:rsidR="00CB373A">
        <w:t xml:space="preserve"> </w:t>
      </w:r>
      <w:r w:rsidR="00951F0A">
        <w:t xml:space="preserve">these are </w:t>
      </w:r>
      <w:proofErr w:type="spellStart"/>
      <w:r w:rsidR="00951F0A">
        <w:t>glycans</w:t>
      </w:r>
      <w:proofErr w:type="spellEnd"/>
      <w:r w:rsidR="00951F0A">
        <w:t xml:space="preserve"> expressed on epithelial cells and in mucosal secretions, </w:t>
      </w:r>
      <w:r w:rsidR="00CB373A">
        <w:t xml:space="preserve">which determine ABO blood type groups. </w:t>
      </w:r>
      <w:r w:rsidR="00F87955">
        <w:t>N</w:t>
      </w:r>
      <w:r w:rsidR="00420866">
        <w:t>oro</w:t>
      </w:r>
      <w:r w:rsidR="00CB373A">
        <w:t xml:space="preserve">virus </w:t>
      </w:r>
      <w:r w:rsidR="00F87955">
        <w:t xml:space="preserve">strains </w:t>
      </w:r>
      <w:r w:rsidR="00CB373A">
        <w:t xml:space="preserve">may use HBGAs as attachment factors </w:t>
      </w:r>
      <w:r w:rsidR="003234AA">
        <w:t>or co-receptors</w:t>
      </w:r>
      <w:r w:rsidR="00420866">
        <w:fldChar w:fldCharType="begin"/>
      </w:r>
      <w:r w:rsidR="00084F90">
        <w:instrText xml:space="preserve"> ADDIN EN.CITE &lt;EndNote&gt;&lt;Cite&gt;&lt;Author&gt;Tan&lt;/Author&gt;&lt;Year&gt;2005&lt;/Year&gt;&lt;RecNum&gt;26&lt;/RecNum&gt;&lt;DisplayText&gt;&lt;style face="superscript"&gt;23&lt;/style&gt;&lt;/DisplayText&gt;&lt;record&gt;&lt;rec-number&gt;26&lt;/rec-number&gt;&lt;foreign-keys&gt;&lt;key app="EN" db-id="d2psw55r2ew9zrep2vpx2rek09z0rawzwe5e" timestamp="1495624805"&gt;26&lt;/key&gt;&lt;/foreign-keys&gt;&lt;ref-type name="Journal Article"&gt;17&lt;/ref-type&gt;&lt;contributors&gt;&lt;authors&gt;&lt;author&gt;Tan, M.&lt;/author&gt;&lt;author&gt;Jiang, X.&lt;/author&gt;&lt;/authors&gt;&lt;/contributors&gt;&lt;auth-address&gt;Division of Infectious Diseases, Cincinnati Children&amp;apos;s Hospital Medical Center, Cincinnati, OH, USA.&lt;/auth-address&gt;&lt;titles&gt;&lt;title&gt;Norovirus and its histo-blood group antigen receptors: an answer to a historical puzzle&lt;/title&gt;&lt;secondary-title&gt;Trends Microbiol&lt;/secondary-title&gt;&lt;/titles&gt;&lt;periodical&gt;&lt;full-title&gt;Trends Microbiol&lt;/full-title&gt;&lt;/periodical&gt;&lt;pages&gt;285-93&lt;/pages&gt;&lt;volume&gt;13&lt;/volume&gt;&lt;number&gt;6&lt;/number&gt;&lt;keywords&gt;&lt;keyword&gt;Blood Group Antigens/*physiology&lt;/keyword&gt;&lt;keyword&gt;Caliciviridae Infections/*immunology/*virology&lt;/keyword&gt;&lt;keyword&gt;Humans&lt;/keyword&gt;&lt;keyword&gt;Milk, Human/physiology&lt;/keyword&gt;&lt;keyword&gt;Norovirus/genetics/*physiology&lt;/keyword&gt;&lt;keyword&gt;Oligosaccharides/physiology&lt;/keyword&gt;&lt;keyword&gt;Polymorphism, Genetic&lt;/keyword&gt;&lt;keyword&gt;Receptors, Virus/*physiology&lt;/keyword&gt;&lt;/keywords&gt;&lt;dates&gt;&lt;year&gt;2005&lt;/year&gt;&lt;pub-dates&gt;&lt;date&gt;Jun&lt;/date&gt;&lt;/pub-dates&gt;&lt;/dates&gt;&lt;isbn&gt;0966-842X (Print)&amp;#xD;0966-842X (Linking)&lt;/isbn&gt;&lt;accession-num&gt;15936661&lt;/accession-num&gt;&lt;urls&gt;&lt;related-urls&gt;&lt;url&gt;https://www.ncbi.nlm.nih.gov/pubmed/15936661&lt;/url&gt;&lt;/related-urls&gt;&lt;/urls&gt;&lt;electronic-resource-num&gt;10.1016/j.tim.2005.04.004&lt;/electronic-resource-num&gt;&lt;/record&gt;&lt;/Cite&gt;&lt;/EndNote&gt;</w:instrText>
      </w:r>
      <w:r w:rsidR="00420866">
        <w:fldChar w:fldCharType="separate"/>
      </w:r>
      <w:r w:rsidR="00AC5E5A" w:rsidRPr="00AC5E5A">
        <w:rPr>
          <w:noProof/>
          <w:vertAlign w:val="superscript"/>
        </w:rPr>
        <w:t>23</w:t>
      </w:r>
      <w:r w:rsidR="00420866">
        <w:fldChar w:fldCharType="end"/>
      </w:r>
      <w:r w:rsidR="00F87955">
        <w:t>,</w:t>
      </w:r>
      <w:r w:rsidR="00CB373A">
        <w:t xml:space="preserve"> </w:t>
      </w:r>
      <w:r w:rsidR="00F87955">
        <w:t xml:space="preserve">and </w:t>
      </w:r>
      <w:r w:rsidR="00CB373A">
        <w:t>sites in the VP1 P</w:t>
      </w:r>
      <w:r w:rsidR="00420866">
        <w:t>2</w:t>
      </w:r>
      <w:r w:rsidR="00CB373A">
        <w:t xml:space="preserve"> domain have been i</w:t>
      </w:r>
      <w:r w:rsidR="00420866">
        <w:t>dentified as HBGA binding sites</w:t>
      </w:r>
      <w:r w:rsidR="00420866">
        <w:fldChar w:fldCharType="begin">
          <w:fldData xml:space="preserve">PEVuZE5vdGU+PENpdGU+PEF1dGhvcj5TaGFua2VyPC9BdXRob3I+PFllYXI+MjAxMTwvWWVhcj48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</w:fldData>
        </w:fldChar>
      </w:r>
      <w:r w:rsidR="00AC5E5A">
        <w:instrText xml:space="preserve"> ADDIN EN.CITE </w:instrText>
      </w:r>
      <w:r w:rsidR="00AC5E5A">
        <w:fldChar w:fldCharType="begin">
          <w:fldData xml:space="preserve">PEVuZE5vdGU+PENpdGU+PEF1dGhvcj5TaGFua2VyPC9BdXRob3I+PFllYXI+MjAxMTwvWWVhcj48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</w:fldData>
        </w:fldChar>
      </w:r>
      <w:r w:rsidR="00AC5E5A">
        <w:instrText xml:space="preserve"> ADDIN EN.CITE.DATA </w:instrText>
      </w:r>
      <w:r w:rsidR="00AC5E5A">
        <w:fldChar w:fldCharType="end"/>
      </w:r>
      <w:r w:rsidR="00420866">
        <w:fldChar w:fldCharType="separate"/>
      </w:r>
      <w:r w:rsidR="00AC5E5A" w:rsidRPr="00AC5E5A">
        <w:rPr>
          <w:noProof/>
          <w:vertAlign w:val="superscript"/>
        </w:rPr>
        <w:t>24-29</w:t>
      </w:r>
      <w:r w:rsidR="00420866">
        <w:fldChar w:fldCharType="end"/>
      </w:r>
      <w:r w:rsidR="00420866">
        <w:t>.</w:t>
      </w:r>
      <w:r w:rsidR="00F87955">
        <w:t xml:space="preserve"> </w:t>
      </w:r>
      <w:r w:rsidR="00951F0A">
        <w:t>S</w:t>
      </w:r>
      <w:r w:rsidR="00081040">
        <w:t xml:space="preserve">ynthesis of </w:t>
      </w:r>
      <w:r w:rsidR="0081157F">
        <w:t>HBGAs</w:t>
      </w:r>
      <w:r w:rsidR="00B349FF">
        <w:t xml:space="preserve"> </w:t>
      </w:r>
      <w:r w:rsidR="00951F0A">
        <w:t xml:space="preserve">occurs by sequential modification of a precursor, and the process </w:t>
      </w:r>
      <w:r w:rsidR="00B349FF">
        <w:t xml:space="preserve">is controlled by </w:t>
      </w:r>
      <w:proofErr w:type="spellStart"/>
      <w:r w:rsidR="00951F0A">
        <w:t>glycosyl</w:t>
      </w:r>
      <w:proofErr w:type="spellEnd"/>
      <w:r w:rsidR="00951F0A">
        <w:t xml:space="preserve">-transferase enzymes from </w:t>
      </w:r>
      <w:r w:rsidR="00B349FF">
        <w:t xml:space="preserve">several genetic loci that exhibit polymorphism throughout the </w:t>
      </w:r>
      <w:r w:rsidR="003234AA">
        <w:t>human population. The ABH and</w:t>
      </w:r>
      <w:r w:rsidR="00B349FF">
        <w:t xml:space="preserve"> Lewis antigens are relevant to norovirus binding, and as such the phenotype of an individual for secretory ABH and Lewis antigens is a host susceptibility factor for norovirus infection. Specifically, individuals with a non-functional </w:t>
      </w:r>
      <w:r w:rsidR="00B349FF">
        <w:rPr>
          <w:i/>
        </w:rPr>
        <w:t>FUT2</w:t>
      </w:r>
      <w:r w:rsidR="00B349FF">
        <w:t xml:space="preserve"> gene, which encodes an α1,2-fucosyltrasnferase, have a ‘non-secretor’ phenotype, and are more resistant to norovirus infection that ‘secretor’ individuals</w:t>
      </w:r>
      <w:r w:rsidR="00251211">
        <w:fldChar w:fldCharType="begin">
          <w:fldData xml:space="preserve">PEVuZE5vdGU+PENpdGU+PEF1dGhvcj5DdXJyaWVyPC9BdXRob3I+PFllYXI+MjAxNTwvWWVhcj48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</w:fldData>
        </w:fldChar>
      </w:r>
      <w:r w:rsidR="00084F90">
        <w:instrText xml:space="preserve"> ADDIN EN.CITE </w:instrText>
      </w:r>
      <w:r w:rsidR="00084F90">
        <w:fldChar w:fldCharType="begin">
          <w:fldData xml:space="preserve">PEVuZE5vdGU+PENpdGU+PEF1dGhvcj5DdXJyaWVyPC9BdXRob3I+PFllYXI+MjAxNTwvWWVhcj48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</w:fldData>
        </w:fldChar>
      </w:r>
      <w:r w:rsidR="00084F90">
        <w:instrText xml:space="preserve"> ADDIN EN.CITE.DATA </w:instrText>
      </w:r>
      <w:r w:rsidR="00084F90">
        <w:fldChar w:fldCharType="end"/>
      </w:r>
      <w:r w:rsidR="00251211">
        <w:fldChar w:fldCharType="separate"/>
      </w:r>
      <w:r w:rsidR="00AC5E5A" w:rsidRPr="00AC5E5A">
        <w:rPr>
          <w:noProof/>
          <w:vertAlign w:val="superscript"/>
        </w:rPr>
        <w:t>30, 31</w:t>
      </w:r>
      <w:r w:rsidR="00251211">
        <w:fldChar w:fldCharType="end"/>
      </w:r>
      <w:r w:rsidR="0081157F">
        <w:t>.</w:t>
      </w:r>
      <w:r w:rsidR="00560F3B">
        <w:t xml:space="preserve"> </w:t>
      </w:r>
      <w:r w:rsidR="0081157F">
        <w:t>P</w:t>
      </w:r>
      <w:r w:rsidR="00560F3B">
        <w:t>olymorphism at this locus may modulate susceptibility to other causes of diarrhoeal disease</w:t>
      </w:r>
      <w:r w:rsidR="00560F3B">
        <w:fldChar w:fldCharType="begin">
          <w:fldData xml:space="preserve">PEVuZE5vdGU+PENpdGU+PEF1dGhvcj5CdXN0YW1hbnRlPC9BdXRob3I+PFllYXI+MjAxNjwvWWVh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=
</w:fldData>
        </w:fldChar>
      </w:r>
      <w:r w:rsidR="00AC5E5A">
        <w:instrText xml:space="preserve"> ADDIN EN.CITE </w:instrText>
      </w:r>
      <w:r w:rsidR="00AC5E5A">
        <w:fldChar w:fldCharType="begin">
          <w:fldData xml:space="preserve">PEVuZE5vdGU+PENpdGU+PEF1dGhvcj5CdXN0YW1hbnRlPC9BdXRob3I+PFllYXI+MjAxNjwvWWVh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=
</w:fldData>
        </w:fldChar>
      </w:r>
      <w:r w:rsidR="00AC5E5A">
        <w:instrText xml:space="preserve"> ADDIN EN.CITE.DATA </w:instrText>
      </w:r>
      <w:r w:rsidR="00AC5E5A">
        <w:fldChar w:fldCharType="end"/>
      </w:r>
      <w:r w:rsidR="00560F3B">
        <w:fldChar w:fldCharType="separate"/>
      </w:r>
      <w:r w:rsidR="00AC5E5A" w:rsidRPr="00AC5E5A">
        <w:rPr>
          <w:noProof/>
          <w:vertAlign w:val="superscript"/>
        </w:rPr>
        <w:t>32</w:t>
      </w:r>
      <w:r w:rsidR="00560F3B">
        <w:fldChar w:fldCharType="end"/>
      </w:r>
      <w:r w:rsidR="00560F3B">
        <w:t xml:space="preserve">. </w:t>
      </w:r>
    </w:p>
    <w:p w14:paraId="416860A5" w14:textId="71B5B908" w:rsidR="005E2B88" w:rsidRDefault="005E2B88" w:rsidP="005E2B88">
      <w:pPr>
        <w:spacing w:line="360" w:lineRule="auto"/>
        <w:jc w:val="both"/>
      </w:pPr>
      <w:r>
        <w:t xml:space="preserve">Public health laboratory surveillance worldwide </w:t>
      </w:r>
      <w:r w:rsidR="00EE34D4">
        <w:t>has</w:t>
      </w:r>
      <w:r>
        <w:t xml:space="preserve"> demonstrated dominance of GII.4 viruses</w:t>
      </w:r>
      <w:r>
        <w:fldChar w:fldCharType="begin">
          <w:fldData xml:space="preserve">PEVuZE5vdGU+PENpdGU+PEF1dGhvcj5aYWtpa2hhbnk8L0F1dGhvcj48WWVhcj4yMDEyPC9ZZWFy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</w:fldData>
        </w:fldChar>
      </w:r>
      <w:r w:rsidR="00084F90">
        <w:instrText xml:space="preserve"> ADDIN EN.CITE </w:instrText>
      </w:r>
      <w:r w:rsidR="00084F90">
        <w:fldChar w:fldCharType="begin">
          <w:fldData xml:space="preserve">PEVuZE5vdGU+PENpdGU+PEF1dGhvcj5aYWtpa2hhbnk8L0F1dGhvcj48WWVhcj4yMDEyPC9ZZWFy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</w:fldData>
        </w:fldChar>
      </w:r>
      <w:r w:rsidR="00084F90">
        <w:instrText xml:space="preserve"> ADDIN EN.CITE.DATA </w:instrText>
      </w:r>
      <w:r w:rsidR="00084F90">
        <w:fldChar w:fldCharType="end"/>
      </w:r>
      <w:r>
        <w:fldChar w:fldCharType="separate"/>
      </w:r>
      <w:r w:rsidR="00997561" w:rsidRPr="00997561">
        <w:rPr>
          <w:noProof/>
          <w:vertAlign w:val="superscript"/>
        </w:rPr>
        <w:t>33-36</w:t>
      </w:r>
      <w:r>
        <w:fldChar w:fldCharType="end"/>
      </w:r>
      <w:r>
        <w:t>, however other norovirus genotypes circulate consistently, if at a lower level, in the population.</w:t>
      </w:r>
      <w:r w:rsidRPr="005E2B88">
        <w:t xml:space="preserve"> </w:t>
      </w:r>
      <w:r w:rsidRPr="00CB373A">
        <w:t>The GII.4 cluster of norovirus strains have been the most commonly detected noroviruses circulating</w:t>
      </w:r>
      <w:r>
        <w:t xml:space="preserve"> wor</w:t>
      </w:r>
      <w:r w:rsidR="00EE34D4">
        <w:t xml:space="preserve">ldwide since the mid-1990s, </w:t>
      </w:r>
      <w:r>
        <w:t>o</w:t>
      </w:r>
      <w:r w:rsidRPr="00CB373A">
        <w:t>ver time, distinct variant</w:t>
      </w:r>
      <w:r>
        <w:t>s</w:t>
      </w:r>
      <w:r w:rsidRPr="00CB373A">
        <w:t xml:space="preserve"> of the GII.4 virus evolve, emerge, and then recede to be replaced by a new variant</w:t>
      </w:r>
      <w:r>
        <w:fldChar w:fldCharType="begin"/>
      </w:r>
      <w:r>
        <w:instrText xml:space="preserve"> ADDIN EN.CITE &lt;EndNote&gt;&lt;Cite&gt;&lt;Author&gt;Zakikhany&lt;/Author&gt;&lt;Year&gt;2012&lt;/Year&gt;&lt;RecNum&gt;53&lt;/RecNum&gt;&lt;DisplayText&gt;&lt;style face="superscript"&gt;33&lt;/style&gt;&lt;/DisplayText&gt;&lt;record&gt;&lt;rec-number&gt;53&lt;/rec-number&gt;&lt;foreign-keys&gt;&lt;key app="EN" db-id="d2psw55r2ew9zrep2vpx2rek09z0rawzwe5e" timestamp="1495625204"&gt;53&lt;/key&gt;&lt;/foreign-keys&gt;&lt;ref-type name="Journal Article"&gt;17&lt;/ref-type&gt;&lt;contributors&gt;&lt;authors&gt;&lt;author&gt;Zakikhany, K.&lt;/author&gt;&lt;author&gt;Allen, D. J.&lt;/author&gt;&lt;author&gt;Brown, D.&lt;/author&gt;&lt;author&gt;Iturriza-Gomara, M.&lt;/author&gt;&lt;/authors&gt;&lt;/contributors&gt;&lt;auth-address&gt;Virus Reference Department, Health Protection Agency Microbiology Services, London, United Kingdom.&lt;/auth-address&gt;&lt;titles&gt;&lt;title&gt;Molecular evolution of GII-4 Norovirus strains&lt;/title&gt;&lt;secondary-title&gt;PLoS One&lt;/secondary-title&gt;&lt;/titles&gt;&lt;periodical&gt;&lt;full-title&gt;PLoS One&lt;/full-title&gt;&lt;/periodical&gt;&lt;pages&gt;e41625&lt;/pages&gt;&lt;volume&gt;7&lt;/volume&gt;&lt;number&gt;7&lt;/number&gt;&lt;keywords&gt;&lt;keyword&gt;Amino Acid Substitution&lt;/keyword&gt;&lt;keyword&gt;Antigens, Viral/immunology&lt;/keyword&gt;&lt;keyword&gt;Capsid Proteins/chemistry/genetics/metabolism&lt;/keyword&gt;&lt;keyword&gt;*Evolution, Molecular&lt;/keyword&gt;&lt;keyword&gt;*Genetic Variation&lt;/keyword&gt;&lt;keyword&gt;Humans&lt;/keyword&gt;&lt;keyword&gt;Norovirus/*genetics/immunology/metabolism&lt;/keyword&gt;&lt;keyword&gt;Protein Structure, Tertiary&lt;/keyword&gt;&lt;keyword&gt;Sequence Analysis&lt;/keyword&gt;&lt;keyword&gt;Sequence Homology, Amino Acid&lt;/keyword&gt;&lt;/keywords&gt;&lt;dates&gt;&lt;year&gt;2012&lt;/year&gt;&lt;/dates&gt;&lt;isbn&gt;1932-6203 (Electronic)&amp;#xD;1932-6203 (Linking)&lt;/isbn&gt;&lt;accession-num&gt;22844506&lt;/accession-num&gt;&lt;urls&gt;&lt;related-urls&gt;&lt;url&gt;https://www.ncbi.nlm.nih.gov/pubmed/22844506&lt;/url&gt;&lt;/related-urls&gt;&lt;/urls&gt;&lt;custom2&gt;PMC3406047&lt;/custom2&gt;&lt;electronic-resource-num&gt;10.1371/journal.pone.0041625&lt;/electronic-resource-num&gt;&lt;/record&gt;&lt;/Cite&gt;&lt;/EndNote&gt;</w:instrText>
      </w:r>
      <w:r>
        <w:fldChar w:fldCharType="separate"/>
      </w:r>
      <w:r w:rsidRPr="005E2B88">
        <w:rPr>
          <w:noProof/>
          <w:vertAlign w:val="superscript"/>
        </w:rPr>
        <w:t>33</w:t>
      </w:r>
      <w:r>
        <w:fldChar w:fldCharType="end"/>
      </w:r>
      <w:r w:rsidRPr="00CB373A">
        <w:t>. Emergence of a new GII.4 variant is associated with higher levels of infection and illness in the population and increased numbers of outbreaks</w:t>
      </w:r>
      <w:r>
        <w:fldChar w:fldCharType="begin">
          <w:fldData xml:space="preserve">PEVuZE5vdGU+PENpdGU+PEF1dGhvcj5BbGxlbjwvQXV0aG9yPjxZZWFyPjIwMTQ8L1llYXI+PFJl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</w:fldData>
        </w:fldChar>
      </w:r>
      <w:r w:rsidR="00084F90">
        <w:instrText xml:space="preserve"> ADDIN EN.CITE </w:instrText>
      </w:r>
      <w:r w:rsidR="00084F90">
        <w:fldChar w:fldCharType="begin">
          <w:fldData xml:space="preserve">PEVuZE5vdGU+PENpdGU+PEF1dGhvcj5BbGxlbjwvQXV0aG9yPjxZZWFyPjIwMTQ8L1llYXI+PFJl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</w:fldData>
        </w:fldChar>
      </w:r>
      <w:r w:rsidR="00084F90">
        <w:instrText xml:space="preserve"> ADDIN EN.CITE.DATA </w:instrText>
      </w:r>
      <w:r w:rsidR="00084F90">
        <w:fldChar w:fldCharType="end"/>
      </w:r>
      <w:r>
        <w:fldChar w:fldCharType="separate"/>
      </w:r>
      <w:r w:rsidRPr="005E2B88">
        <w:rPr>
          <w:noProof/>
          <w:vertAlign w:val="superscript"/>
        </w:rPr>
        <w:t>37</w:t>
      </w:r>
      <w:r>
        <w:fldChar w:fldCharType="end"/>
      </w:r>
      <w:r w:rsidRPr="00CB373A">
        <w:t xml:space="preserve">, although severity of disease does not necessarily increase. These emergence events may be geographically contained (e.g. </w:t>
      </w:r>
      <w:r w:rsidRPr="00CB373A">
        <w:lastRenderedPageBreak/>
        <w:t>a 2003 variant emerged in Asia, and a 2006 variant spread in Europe)</w:t>
      </w:r>
      <w:r>
        <w:fldChar w:fldCharType="begin">
          <w:fldData xml:space="preserve">PEVuZE5vdGU+PENpdGU+PEF1dGhvcj5TaWViZW5nYTwvQXV0aG9yPjxZZWFyPjIwMDk8L1llYXI+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</w:fldData>
        </w:fldChar>
      </w:r>
      <w:r>
        <w:instrText xml:space="preserve"> ADDIN EN.CITE </w:instrText>
      </w:r>
      <w:r>
        <w:fldChar w:fldCharType="begin">
          <w:fldData xml:space="preserve">PEVuZE5vdGU+PENpdGU+PEF1dGhvcj5TaWViZW5nYTwvQXV0aG9yPjxZZWFyPjIwMDk8L1llYXI+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</w:fldData>
        </w:fldChar>
      </w:r>
      <w:r>
        <w:instrText xml:space="preserve"> ADDIN EN.CITE.DATA </w:instrText>
      </w:r>
      <w:r>
        <w:fldChar w:fldCharType="end"/>
      </w:r>
      <w:r>
        <w:fldChar w:fldCharType="separate"/>
      </w:r>
      <w:r w:rsidRPr="005E2B88">
        <w:rPr>
          <w:noProof/>
          <w:vertAlign w:val="superscript"/>
        </w:rPr>
        <w:t>38</w:t>
      </w:r>
      <w:r>
        <w:fldChar w:fldCharType="end"/>
      </w:r>
      <w:r w:rsidRPr="00CB373A">
        <w:t>, or may be global</w:t>
      </w:r>
      <w:r>
        <w:t>,</w:t>
      </w:r>
      <w:r w:rsidRPr="00CB373A">
        <w:t xml:space="preserve"> with new variants emerging and spreading worldwide over the course of a single year (as seen in 20</w:t>
      </w:r>
      <w:r>
        <w:t>02</w:t>
      </w:r>
      <w:r>
        <w:fldChar w:fldCharType="begin">
          <w:fldData xml:space="preserve">PEVuZE5vdGU+PENpdGU+PEF1dGhvcj5Mb3BtYW48L0F1dGhvcj48WWVhcj4yMDA0PC9ZZWFyPjxS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</w:fldData>
        </w:fldChar>
      </w:r>
      <w:r>
        <w:instrText xml:space="preserve"> ADDIN EN.CITE </w:instrText>
      </w:r>
      <w:r>
        <w:fldChar w:fldCharType="begin">
          <w:fldData xml:space="preserve">PEVuZE5vdGU+PENpdGU+PEF1dGhvcj5Mb3BtYW48L0F1dGhvcj48WWVhcj4yMDA0PC9ZZWFyPjxS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</w:fldData>
        </w:fldChar>
      </w:r>
      <w:r>
        <w:instrText xml:space="preserve"> ADDIN EN.CITE.DATA </w:instrText>
      </w:r>
      <w:r>
        <w:fldChar w:fldCharType="end"/>
      </w:r>
      <w:r>
        <w:fldChar w:fldCharType="separate"/>
      </w:r>
      <w:r w:rsidRPr="005E2B88">
        <w:rPr>
          <w:noProof/>
          <w:vertAlign w:val="superscript"/>
        </w:rPr>
        <w:t>39</w:t>
      </w:r>
      <w:r>
        <w:fldChar w:fldCharType="end"/>
      </w:r>
      <w:r>
        <w:t>, 2006</w:t>
      </w:r>
      <w:r>
        <w:fldChar w:fldCharType="begin"/>
      </w:r>
      <w:r>
        <w:instrText xml:space="preserve"> ADDIN EN.CITE &lt;EndNote&gt;&lt;Cite&gt;&lt;Author&gt;Tu&lt;/Author&gt;&lt;Year&gt;2008&lt;/Year&gt;&lt;RecNum&gt;119&lt;/RecNum&gt;&lt;DisplayText&gt;&lt;style face="superscript"&gt;40&lt;/style&gt;&lt;/DisplayText&gt;&lt;record&gt;&lt;rec-number&gt;119&lt;/rec-number&gt;&lt;foreign-keys&gt;&lt;key app="EN" db-id="d2psw55r2ew9zrep2vpx2rek09z0rawzwe5e" timestamp="1495626568"&gt;119&lt;/key&gt;&lt;/foreign-keys&gt;&lt;ref-type name="Journal Article"&gt;17&lt;/ref-type&gt;&lt;contributors&gt;&lt;authors&gt;&lt;author&gt;Tu, E. T.&lt;/author&gt;&lt;author&gt;Bull, R. A.&lt;/author&gt;&lt;author&gt;Greening, G. E.&lt;/author&gt;&lt;author&gt;Hewitt, J.&lt;/author&gt;&lt;author&gt;Lyon, M. J.&lt;/author&gt;&lt;author&gt;Marshall, J. A.&lt;/author&gt;&lt;author&gt;McIver, C. J.&lt;/author&gt;&lt;author&gt;Rawlinson, W. D.&lt;/author&gt;&lt;author&gt;White, P. A.&lt;/author&gt;&lt;/authors&gt;&lt;/contributors&gt;&lt;auth-address&gt;School of Biotechnology and Biomolecular Sciences, Faculty of Science, University of New South Wales, Sydney, Australia.&lt;/auth-address&gt;&lt;titles&gt;&lt;title&gt;Epidemics of gastroenteritis during 2006 were associated with the spread of norovirus GII.4 variants 2006a and 2006b&lt;/title&gt;&lt;secondary-title&gt;Clin Infect Dis&lt;/secondary-title&gt;&lt;/titles&gt;&lt;periodical&gt;&lt;full-title&gt;Clin Infect Dis&lt;/full-title&gt;&lt;/periodical&gt;&lt;pages&gt;413-20&lt;/pages&gt;&lt;volume&gt;46&lt;/volume&gt;&lt;number&gt;3&lt;/number&gt;&lt;keywords&gt;&lt;keyword&gt;Australia/epidemiology&lt;/keyword&gt;&lt;keyword&gt;Caliciviridae Infections/*epidemiology/virology&lt;/keyword&gt;&lt;keyword&gt;*Disease Outbreaks&lt;/keyword&gt;&lt;keyword&gt;Feces/virology&lt;/keyword&gt;&lt;keyword&gt;Gastroenteritis/*epidemiology/*virology&lt;/keyword&gt;&lt;keyword&gt;Genotype&lt;/keyword&gt;&lt;keyword&gt;Humans&lt;/keyword&gt;&lt;keyword&gt;New Zealand/epidemiology&lt;/keyword&gt;&lt;keyword&gt;Norovirus/genetics/*isolation &amp;amp; purification&lt;/keyword&gt;&lt;keyword&gt;Phylogeny&lt;/keyword&gt;&lt;/keywords&gt;&lt;dates&gt;&lt;year&gt;2008&lt;/year&gt;&lt;pub-dates&gt;&lt;date&gt;Feb 01&lt;/date&gt;&lt;/pub-dates&gt;&lt;/dates&gt;&lt;isbn&gt;1537-6591 (Electronic)&amp;#xD;1058-4838 (Linking)&lt;/isbn&gt;&lt;accession-num&gt;18177226&lt;/accession-num&gt;&lt;urls&gt;&lt;related-urls&gt;&lt;url&gt;https://www.ncbi.nlm.nih.gov/pubmed/18177226&lt;/url&gt;&lt;/related-urls&gt;&lt;/urls&gt;&lt;electronic-resource-num&gt;10.1086/525259&lt;/electronic-resource-num&gt;&lt;/record&gt;&lt;/Cite&gt;&lt;/EndNote&gt;</w:instrText>
      </w:r>
      <w:r>
        <w:fldChar w:fldCharType="separate"/>
      </w:r>
      <w:r w:rsidRPr="005E2B88">
        <w:rPr>
          <w:noProof/>
          <w:vertAlign w:val="superscript"/>
        </w:rPr>
        <w:t>40</w:t>
      </w:r>
      <w:r>
        <w:fldChar w:fldCharType="end"/>
      </w:r>
      <w:r>
        <w:t>, 2009</w:t>
      </w:r>
      <w:r>
        <w:fldChar w:fldCharType="begin"/>
      </w:r>
      <w:r>
        <w:instrText xml:space="preserve"> ADDIN EN.CITE &lt;EndNote&gt;&lt;Cite&gt;&lt;Author&gt;Vega&lt;/Author&gt;&lt;Year&gt;2011&lt;/Year&gt;&lt;RecNum&gt;111&lt;/RecNum&gt;&lt;DisplayText&gt;&lt;style face="superscript"&gt;18&lt;/style&gt;&lt;/DisplayText&gt;&lt;record&gt;&lt;rec-number&gt;111&lt;/rec-number&gt;&lt;foreign-keys&gt;&lt;key app="EN" db-id="d2psw55r2ew9zrep2vpx2rek09z0rawzwe5e" timestamp="1495626238"&gt;111&lt;/key&gt;&lt;/foreign-keys&gt;&lt;ref-type name="Journal Article"&gt;17&lt;/ref-type&gt;&lt;contributors&gt;&lt;authors&gt;&lt;author&gt;Vega, E.&lt;/author&gt;&lt;author&gt;Barclay, L.&lt;/author&gt;&lt;author&gt;Gregoricus, N.&lt;/author&gt;&lt;author&gt;Williams, K.&lt;/author&gt;&lt;author&gt;Lee, D.&lt;/author&gt;&lt;author&gt;Vinje, J.&lt;/author&gt;&lt;/authors&gt;&lt;/contributors&gt;&lt;auth-address&gt;Centers for Disease Control and Prevention, Atlanta, Georgia 30333, USA.&lt;/auth-address&gt;&lt;titles&gt;&lt;title&gt;Novel surveillance network for norovirus gastroenteritis outbreaks, United States&lt;/title&gt;&lt;secondary-title&gt;Emerg Infect Dis&lt;/secondary-title&gt;&lt;/titles&gt;&lt;periodical&gt;&lt;full-title&gt;Emerg Infect Dis&lt;/full-title&gt;&lt;/periodical&gt;&lt;pages&gt;1389-95&lt;/pages&gt;&lt;volume&gt;17&lt;/volume&gt;&lt;number&gt;8&lt;/number&gt;&lt;keywords&gt;&lt;keyword&gt;Amino Acid Sequence&lt;/keyword&gt;&lt;keyword&gt;Caliciviridae Infections/*epidemiology/virology&lt;/keyword&gt;&lt;keyword&gt;Capsid Proteins/chemistry/genetics&lt;/keyword&gt;&lt;keyword&gt;Databases, Factual&lt;/keyword&gt;&lt;keyword&gt;Disease Outbreaks/*statistics &amp;amp; numerical data&lt;/keyword&gt;&lt;keyword&gt;Gastroenteritis/*epidemiology/virology&lt;/keyword&gt;&lt;keyword&gt;Genotype&lt;/keyword&gt;&lt;keyword&gt;Humans&lt;/keyword&gt;&lt;keyword&gt;Norovirus/classification/*genetics&lt;/keyword&gt;&lt;keyword&gt;Phylogeny&lt;/keyword&gt;&lt;keyword&gt;Population Surveillance/*methods&lt;/keyword&gt;&lt;keyword&gt;RNA, Viral/genetics&lt;/keyword&gt;&lt;keyword&gt;Reverse Transcriptase Polymerase Chain Reaction&lt;/keyword&gt;&lt;keyword&gt;Sequence Analysis, DNA&lt;/keyword&gt;&lt;keyword&gt;United States/epidemiology&lt;/keyword&gt;&lt;/keywords&gt;&lt;dates&gt;&lt;year&gt;2011&lt;/year&gt;&lt;pub-dates&gt;&lt;date&gt;Aug&lt;/date&gt;&lt;/pub-dates&gt;&lt;/dates&gt;&lt;isbn&gt;1080-6059 (Electronic)&amp;#xD;1080-6040 (Linking)&lt;/isbn&gt;&lt;accession-num&gt;21801614&lt;/accession-num&gt;&lt;urls&gt;&lt;related-urls&gt;&lt;url&gt;https://www.ncbi.nlm.nih.gov/pubmed/21801614&lt;/url&gt;&lt;/related-urls&gt;&lt;/urls&gt;&lt;custom2&gt;PMC3381557&lt;/custom2&gt;&lt;electronic-resource-num&gt;10.3201/eid1708.101837&lt;/electronic-resource-num&gt;&lt;/record&gt;&lt;/Cite&gt;&lt;/EndNote&gt;</w:instrText>
      </w:r>
      <w:r>
        <w:fldChar w:fldCharType="separate"/>
      </w:r>
      <w:r w:rsidRPr="00AC5E5A">
        <w:rPr>
          <w:noProof/>
          <w:vertAlign w:val="superscript"/>
        </w:rPr>
        <w:t>18</w:t>
      </w:r>
      <w:r>
        <w:fldChar w:fldCharType="end"/>
      </w:r>
      <w:r>
        <w:t xml:space="preserve"> and 2012</w:t>
      </w:r>
      <w:r>
        <w:fldChar w:fldCharType="begin">
          <w:fldData xml:space="preserve">PEVuZE5vdGU+PENpdGU+PEF1dGhvcj52YW4gQmVlazwvQXV0aG9yPjxZZWFyPjIwMTM8L1llYXI+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</w:fldData>
        </w:fldChar>
      </w:r>
      <w:r>
        <w:instrText xml:space="preserve"> ADDIN EN.CITE </w:instrText>
      </w:r>
      <w:r>
        <w:fldChar w:fldCharType="begin">
          <w:fldData xml:space="preserve">PEVuZE5vdGU+PENpdGU+PEF1dGhvcj52YW4gQmVlazwvQXV0aG9yPjxZZWFyPjIwMTM8L1llYXI+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</w:fldData>
        </w:fldChar>
      </w:r>
      <w:r>
        <w:instrText xml:space="preserve"> ADDIN EN.CITE.DATA </w:instrText>
      </w:r>
      <w:r>
        <w:fldChar w:fldCharType="end"/>
      </w:r>
      <w:r>
        <w:fldChar w:fldCharType="separate"/>
      </w:r>
      <w:r w:rsidRPr="00AC5E5A">
        <w:rPr>
          <w:noProof/>
          <w:vertAlign w:val="superscript"/>
        </w:rPr>
        <w:t>19</w:t>
      </w:r>
      <w:r>
        <w:fldChar w:fldCharType="end"/>
      </w:r>
      <w:r w:rsidRPr="00CB373A">
        <w:t>).</w:t>
      </w:r>
    </w:p>
    <w:p w14:paraId="21B8AA4B" w14:textId="36C69E96" w:rsidR="000267E1" w:rsidRDefault="005E2B88" w:rsidP="00CB373A">
      <w:pPr>
        <w:spacing w:line="360" w:lineRule="auto"/>
        <w:jc w:val="both"/>
      </w:pPr>
      <w:r>
        <w:t>Noroviruses have been shown to have high evolutionary rates, up to 10</w:t>
      </w:r>
      <w:r w:rsidRPr="004915F9">
        <w:rPr>
          <w:vertAlign w:val="superscript"/>
        </w:rPr>
        <w:t>-2</w:t>
      </w:r>
      <w:r>
        <w:t xml:space="preserve"> substitutions/site/year in the VP1 protein</w:t>
      </w:r>
      <w:r>
        <w:fldChar w:fldCharType="begin">
          <w:fldData xml:space="preserve">PEVuZE5vdGU+PENpdGU+PEF1dGhvcj5WaWN0b3JpYTwvQXV0aG9yPjxZZWFyPjIwMDk8L1llYXI+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</w:fldData>
        </w:fldChar>
      </w:r>
      <w:r>
        <w:instrText xml:space="preserve"> ADDIN EN.CITE </w:instrText>
      </w:r>
      <w:r>
        <w:fldChar w:fldCharType="begin">
          <w:fldData xml:space="preserve">PEVuZE5vdGU+PENpdGU+PEF1dGhvcj5WaWN0b3JpYTwvQXV0aG9yPjxZZWFyPjIwMDk8L1llYXI+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</w:fldData>
        </w:fldChar>
      </w:r>
      <w:r>
        <w:instrText xml:space="preserve"> ADDIN EN.CITE.DATA </w:instrText>
      </w:r>
      <w:r>
        <w:fldChar w:fldCharType="end"/>
      </w:r>
      <w:r>
        <w:fldChar w:fldCharType="separate"/>
      </w:r>
      <w:r w:rsidRPr="005E2B88">
        <w:rPr>
          <w:noProof/>
          <w:vertAlign w:val="superscript"/>
        </w:rPr>
        <w:t>41</w:t>
      </w:r>
      <w:r>
        <w:fldChar w:fldCharType="end"/>
      </w:r>
      <w:r>
        <w:t xml:space="preserve">, due to the error-prone nature of the virus-encoded </w:t>
      </w:r>
      <w:r w:rsidR="00C166E6">
        <w:t>RdRp</w:t>
      </w:r>
      <w:r>
        <w:fldChar w:fldCharType="begin"/>
      </w:r>
      <w:r>
        <w:instrText xml:space="preserve"> ADDIN EN.CITE &lt;EndNote&gt;&lt;Cite&gt;&lt;Author&gt;Bull&lt;/Author&gt;&lt;Year&gt;2010&lt;/Year&gt;&lt;RecNum&gt;135&lt;/RecNum&gt;&lt;DisplayText&gt;&lt;style face="superscript"&gt;42&lt;/style&gt;&lt;/DisplayText&gt;&lt;record&gt;&lt;rec-number&gt;135&lt;/rec-number&gt;&lt;foreign-keys&gt;&lt;key app="EN" db-id="d2psw55r2ew9zrep2vpx2rek09z0rawzwe5e" timestamp="1495626993"&gt;135&lt;/key&gt;&lt;/foreign-keys&gt;&lt;ref-type name="Journal Article"&gt;17&lt;/ref-type&gt;&lt;contributors&gt;&lt;authors&gt;&lt;author&gt;Bull, R. A.&lt;/author&gt;&lt;author&gt;Eden, J. S.&lt;/author&gt;&lt;author&gt;Rawlinson, W. D.&lt;/author&gt;&lt;author&gt;White, P. A.&lt;/author&gt;&lt;/authors&gt;&lt;/contributors&gt;&lt;auth-address&gt;School of Biotechnology and Biomolecular Sciences, Faculty of Science, University of New South Wales, Sydney, New South Wales, Australia.&lt;/auth-address&gt;&lt;titles&gt;&lt;title&gt;Rapid evolution of pandemic noroviruses of the GII.4 lineage&lt;/title&gt;&lt;secondary-title&gt;PLoS Pathog&lt;/secondary-title&gt;&lt;/titles&gt;&lt;periodical&gt;&lt;full-title&gt;PLoS Pathog&lt;/full-title&gt;&lt;/periodical&gt;&lt;pages&gt;e1000831&lt;/pages&gt;&lt;volume&gt;6&lt;/volume&gt;&lt;number&gt;3&lt;/number&gt;&lt;keywords&gt;&lt;keyword&gt;Amino Acid Sequence&lt;/keyword&gt;&lt;keyword&gt;Caliciviridae Infections/*epidemiology/*virology&lt;/keyword&gt;&lt;keyword&gt;Capsid Proteins/genetics&lt;/keyword&gt;&lt;keyword&gt;Computational Biology&lt;/keyword&gt;&lt;keyword&gt;Disease Outbreaks/*statistics &amp;amp; numerical data&lt;/keyword&gt;&lt;keyword&gt;*Evolution, Molecular&lt;/keyword&gt;&lt;keyword&gt;Feces/virology&lt;/keyword&gt;&lt;keyword&gt;Gastroenteritis/epidemiology/virology&lt;/keyword&gt;&lt;keyword&gt;Humans&lt;/keyword&gt;&lt;keyword&gt;Incidence&lt;/keyword&gt;&lt;keyword&gt;Molecular Sequence Data&lt;/keyword&gt;&lt;keyword&gt;Mutation&lt;/keyword&gt;&lt;keyword&gt;Norovirus/*genetics/growth &amp;amp; development&lt;/keyword&gt;&lt;keyword&gt;Phylogeny&lt;/keyword&gt;&lt;keyword&gt;Prevalence&lt;/keyword&gt;&lt;/keywords&gt;&lt;dates&gt;&lt;year&gt;2010&lt;/year&gt;&lt;pub-dates&gt;&lt;date&gt;Mar 26&lt;/date&gt;&lt;/pub-dates&gt;&lt;/dates&gt;&lt;isbn&gt;1553-7374 (Electronic)&amp;#xD;1553-7366 (Linking)&lt;/isbn&gt;&lt;accession-num&gt;20360972&lt;/accession-num&gt;&lt;urls&gt;&lt;related-urls&gt;&lt;url&gt;https://www.ncbi.nlm.nih.gov/pubmed/20360972&lt;/url&gt;&lt;/related-urls&gt;&lt;/urls&gt;&lt;custom2&gt;PMC2847951&lt;/custom2&gt;&lt;electronic-resource-num&gt;10.1371/journal.ppat.1000831&lt;/electronic-resource-num&gt;&lt;/record&gt;&lt;/Cite&gt;&lt;/EndNote&gt;</w:instrText>
      </w:r>
      <w:r>
        <w:fldChar w:fldCharType="separate"/>
      </w:r>
      <w:r w:rsidRPr="005E2B88">
        <w:rPr>
          <w:noProof/>
          <w:vertAlign w:val="superscript"/>
        </w:rPr>
        <w:t>42</w:t>
      </w:r>
      <w:r>
        <w:fldChar w:fldCharType="end"/>
      </w:r>
      <w:r>
        <w:t xml:space="preserve">. The rate of evolution is </w:t>
      </w:r>
      <w:r w:rsidR="00C166E6">
        <w:t>fastest</w:t>
      </w:r>
      <w:r>
        <w:t xml:space="preserve"> in the P2 domain, which </w:t>
      </w:r>
      <w:r w:rsidR="00CB373A" w:rsidRPr="00CB373A">
        <w:t>interacts with the host immune system</w:t>
      </w:r>
      <w:r w:rsidR="00CE3AF2">
        <w:t>.</w:t>
      </w:r>
      <w:r w:rsidR="00CB373A" w:rsidRPr="00CB373A">
        <w:t xml:space="preserve"> </w:t>
      </w:r>
      <w:r>
        <w:t>I</w:t>
      </w:r>
      <w:r w:rsidR="00CB373A" w:rsidRPr="00CB373A">
        <w:t xml:space="preserve">mmune response to norovirus infection </w:t>
      </w:r>
      <w:r w:rsidR="00420866">
        <w:t>appear</w:t>
      </w:r>
      <w:r w:rsidR="00EE34D4">
        <w:t>s</w:t>
      </w:r>
      <w:r w:rsidR="00420866">
        <w:t xml:space="preserve"> to </w:t>
      </w:r>
      <w:r w:rsidR="00CB373A" w:rsidRPr="00CB373A">
        <w:t>target this region of the virus capsid</w:t>
      </w:r>
      <w:r w:rsidR="00605871">
        <w:t xml:space="preserve">, and </w:t>
      </w:r>
      <w:r w:rsidR="00CB373A" w:rsidRPr="00CB373A">
        <w:t xml:space="preserve">epitopes </w:t>
      </w:r>
      <w:r>
        <w:t xml:space="preserve">in this domain </w:t>
      </w:r>
      <w:r w:rsidR="00CB373A" w:rsidRPr="00CB373A">
        <w:t xml:space="preserve">have been identified </w:t>
      </w:r>
      <w:r w:rsidR="00420866">
        <w:t xml:space="preserve">as important </w:t>
      </w:r>
      <w:r w:rsidR="00CB373A" w:rsidRPr="00CB373A">
        <w:t>in defining the antigenic profile of GII.4 norovirus strains</w:t>
      </w:r>
      <w:r w:rsidR="00420866">
        <w:fldChar w:fldCharType="begin">
          <w:fldData xml:space="preserve">PEVuZE5vdGU+PENpdGU+PEF1dGhvcj5BbGxlbjwvQXV0aG9yPjxZZWFyPjIwMDg8L1llYXI+PFJl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=
</w:fldData>
        </w:fldChar>
      </w:r>
      <w:r>
        <w:instrText xml:space="preserve"> ADDIN EN.CITE </w:instrText>
      </w:r>
      <w:r>
        <w:fldChar w:fldCharType="begin">
          <w:fldData xml:space="preserve">PEVuZE5vdGU+PENpdGU+PEF1dGhvcj5BbGxlbjwvQXV0aG9yPjxZZWFyPjIwMDg8L1llYXI+PFJl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=
</w:fldData>
        </w:fldChar>
      </w:r>
      <w:r>
        <w:instrText xml:space="preserve"> ADDIN EN.CITE.DATA </w:instrText>
      </w:r>
      <w:r>
        <w:fldChar w:fldCharType="end"/>
      </w:r>
      <w:r w:rsidR="00420866">
        <w:fldChar w:fldCharType="separate"/>
      </w:r>
      <w:r w:rsidRPr="005E2B88">
        <w:rPr>
          <w:noProof/>
          <w:vertAlign w:val="superscript"/>
        </w:rPr>
        <w:t>43-47</w:t>
      </w:r>
      <w:r w:rsidR="00420866">
        <w:fldChar w:fldCharType="end"/>
      </w:r>
      <w:r w:rsidR="00C166E6">
        <w:t>,</w:t>
      </w:r>
      <w:r w:rsidR="00CB373A" w:rsidRPr="00CB373A">
        <w:t xml:space="preserve"> lead</w:t>
      </w:r>
      <w:r w:rsidR="00C166E6">
        <w:t>ing</w:t>
      </w:r>
      <w:r w:rsidR="00CB373A" w:rsidRPr="00CB373A">
        <w:t xml:space="preserve"> to the emergence of antigenically distinct viruses in the popula</w:t>
      </w:r>
      <w:r w:rsidR="009E5409">
        <w:t>tion, associated with epidemic/</w:t>
      </w:r>
      <w:r w:rsidR="00CB373A" w:rsidRPr="00CB373A">
        <w:t>pandemic waves of gastroenteritis</w:t>
      </w:r>
      <w:r w:rsidR="00016AC6">
        <w:fldChar w:fldCharType="begin">
          <w:fldData xml:space="preserve">PEVuZE5vdGU+PENpdGU+PEF1dGhvcj5aYWtpa2hhbnk8L0F1dGhvcj48WWVhcj4yMDEyPC9ZZWFy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</w:fldData>
        </w:fldChar>
      </w:r>
      <w:r w:rsidR="00084F90">
        <w:instrText xml:space="preserve"> ADDIN EN.CITE </w:instrText>
      </w:r>
      <w:r w:rsidR="00084F90">
        <w:fldChar w:fldCharType="begin">
          <w:fldData xml:space="preserve">PEVuZE5vdGU+PENpdGU+PEF1dGhvcj5aYWtpa2hhbnk8L0F1dGhvcj48WWVhcj4yMDEyPC9ZZWFy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</w:fldData>
        </w:fldChar>
      </w:r>
      <w:r w:rsidR="00084F90">
        <w:instrText xml:space="preserve"> ADDIN EN.CITE.DATA </w:instrText>
      </w:r>
      <w:r w:rsidR="00084F90">
        <w:fldChar w:fldCharType="end"/>
      </w:r>
      <w:r w:rsidR="00016AC6">
        <w:fldChar w:fldCharType="separate"/>
      </w:r>
      <w:r w:rsidRPr="005E2B88">
        <w:rPr>
          <w:noProof/>
          <w:vertAlign w:val="superscript"/>
        </w:rPr>
        <w:t>33, 37, 48, 49</w:t>
      </w:r>
      <w:r w:rsidR="00016AC6">
        <w:fldChar w:fldCharType="end"/>
      </w:r>
      <w:r w:rsidR="00CB373A" w:rsidRPr="00CB373A">
        <w:t>.</w:t>
      </w:r>
    </w:p>
    <w:p w14:paraId="31A08890" w14:textId="0F0EDBCA" w:rsidR="00CB373A" w:rsidRDefault="00CB373A" w:rsidP="00933161">
      <w:pPr>
        <w:spacing w:line="360" w:lineRule="auto"/>
        <w:jc w:val="both"/>
      </w:pPr>
      <w:r>
        <w:t xml:space="preserve">The emergence of variant GII.4 strains is associated with mutations occurring in the virus at epitope A </w:t>
      </w:r>
      <w:r w:rsidR="00605871">
        <w:t xml:space="preserve">(VP1 amino acid positions 296-298, 368 &amp; 372) </w:t>
      </w:r>
      <w:r>
        <w:t>and D</w:t>
      </w:r>
      <w:r w:rsidR="00605871">
        <w:t xml:space="preserve"> (VP1 amino acid positions 393-395)</w:t>
      </w:r>
      <w:r w:rsidR="004915F9">
        <w:fldChar w:fldCharType="begin">
          <w:fldData xml:space="preserve">PEVuZE5vdGU+PENpdGU+PEF1dGhvcj5BbGxlbjwvQXV0aG9yPjxZZWFyPjIwMDk8L1llYXI+PFJl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</w:fldData>
        </w:fldChar>
      </w:r>
      <w:r w:rsidR="005E2B88">
        <w:instrText xml:space="preserve"> ADDIN EN.CITE </w:instrText>
      </w:r>
      <w:r w:rsidR="005E2B88">
        <w:fldChar w:fldCharType="begin">
          <w:fldData xml:space="preserve">PEVuZE5vdGU+PENpdGU+PEF1dGhvcj5BbGxlbjwvQXV0aG9yPjxZZWFyPjIwMDk8L1llYXI+PFJl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</w:fldData>
        </w:fldChar>
      </w:r>
      <w:r w:rsidR="005E2B88">
        <w:instrText xml:space="preserve"> ADDIN EN.CITE.DATA </w:instrText>
      </w:r>
      <w:r w:rsidR="005E2B88">
        <w:fldChar w:fldCharType="end"/>
      </w:r>
      <w:r w:rsidR="004915F9">
        <w:fldChar w:fldCharType="separate"/>
      </w:r>
      <w:r w:rsidR="005E2B88" w:rsidRPr="005E2B88">
        <w:rPr>
          <w:noProof/>
          <w:vertAlign w:val="superscript"/>
        </w:rPr>
        <w:t>44, 50</w:t>
      </w:r>
      <w:r w:rsidR="004915F9">
        <w:fldChar w:fldCharType="end"/>
      </w:r>
      <w:r>
        <w:t xml:space="preserve">. </w:t>
      </w:r>
      <w:r w:rsidR="00F946C7">
        <w:t>M</w:t>
      </w:r>
      <w:r>
        <w:t>utation</w:t>
      </w:r>
      <w:r w:rsidR="00F946C7">
        <w:t xml:space="preserve">s, </w:t>
      </w:r>
      <w:r>
        <w:t xml:space="preserve">particularly </w:t>
      </w:r>
      <w:r w:rsidR="00F946C7">
        <w:t xml:space="preserve">in </w:t>
      </w:r>
      <w:r>
        <w:t>epitopes A and D</w:t>
      </w:r>
      <w:r w:rsidR="00F946C7">
        <w:t>,</w:t>
      </w:r>
      <w:r>
        <w:t xml:space="preserve"> will be </w:t>
      </w:r>
      <w:r w:rsidR="005E2B88">
        <w:t xml:space="preserve">selected </w:t>
      </w:r>
      <w:r w:rsidR="00F946C7">
        <w:t xml:space="preserve">for </w:t>
      </w:r>
      <w:r w:rsidR="005E2B88">
        <w:t>in the virus population</w:t>
      </w:r>
      <w:r>
        <w:t xml:space="preserve"> if the mutations are such that existing </w:t>
      </w:r>
      <w:r w:rsidR="005E2B88">
        <w:t>immunity in the host population is evaded by</w:t>
      </w:r>
      <w:r>
        <w:t xml:space="preserve"> the </w:t>
      </w:r>
      <w:r w:rsidR="005E2B88">
        <w:t xml:space="preserve">mutated </w:t>
      </w:r>
      <w:r>
        <w:t>virus, but the virus is otherwise not</w:t>
      </w:r>
      <w:r w:rsidR="004342FE">
        <w:t xml:space="preserve"> disadvantaged.</w:t>
      </w:r>
      <w:r w:rsidR="005E2B88">
        <w:t xml:space="preserve"> </w:t>
      </w:r>
      <w:r>
        <w:t xml:space="preserve">Because </w:t>
      </w:r>
      <w:r w:rsidR="005E2B88">
        <w:t xml:space="preserve">much of </w:t>
      </w:r>
      <w:r>
        <w:t xml:space="preserve">the </w:t>
      </w:r>
      <w:r w:rsidR="005E2B88">
        <w:t xml:space="preserve">human </w:t>
      </w:r>
      <w:r>
        <w:t xml:space="preserve">population is exposed to antigenically similar </w:t>
      </w:r>
      <w:r w:rsidR="004342FE">
        <w:t>noro</w:t>
      </w:r>
      <w:r>
        <w:t xml:space="preserve">viruses at a similar time, virus-specific </w:t>
      </w:r>
      <w:r w:rsidR="005E2B88">
        <w:t>immunity</w:t>
      </w:r>
      <w:r>
        <w:t xml:space="preserve"> </w:t>
      </w:r>
      <w:r w:rsidR="005E2B88">
        <w:t>is</w:t>
      </w:r>
      <w:r>
        <w:t xml:space="preserve"> </w:t>
      </w:r>
      <w:r w:rsidR="0050277F">
        <w:t xml:space="preserve">likely </w:t>
      </w:r>
      <w:r>
        <w:t xml:space="preserve">similar between many people. As a result, the variant norovirus is advantaged, </w:t>
      </w:r>
      <w:r w:rsidR="00F946C7">
        <w:t>being</w:t>
      </w:r>
      <w:r>
        <w:t xml:space="preserve"> more likely to successfully evade existing </w:t>
      </w:r>
      <w:r w:rsidR="005E2B88">
        <w:t xml:space="preserve">immunity, </w:t>
      </w:r>
      <w:r w:rsidR="00F946C7">
        <w:t xml:space="preserve">and subsequently </w:t>
      </w:r>
      <w:r>
        <w:t xml:space="preserve">establish </w:t>
      </w:r>
      <w:r w:rsidR="005E2B88">
        <w:t>more</w:t>
      </w:r>
      <w:r>
        <w:t xml:space="preserve"> infection</w:t>
      </w:r>
      <w:r w:rsidR="005E2B88">
        <w:t>s</w:t>
      </w:r>
      <w:r w:rsidR="00F946C7">
        <w:t xml:space="preserve"> </w:t>
      </w:r>
      <w:r>
        <w:t xml:space="preserve">and be transmitted. In this way, the virus can spread quickly through the population. </w:t>
      </w:r>
      <w:r w:rsidR="005E2B88">
        <w:t>Eventually</w:t>
      </w:r>
      <w:r>
        <w:t xml:space="preserve"> infection</w:t>
      </w:r>
      <w:r w:rsidR="005E2B88">
        <w:t>s generate</w:t>
      </w:r>
      <w:r>
        <w:t xml:space="preserve"> new immunological responses, which</w:t>
      </w:r>
      <w:r w:rsidR="00F946C7">
        <w:t xml:space="preserve"> ultimately</w:t>
      </w:r>
      <w:r>
        <w:t xml:space="preserve"> limit the success of this variant in the population, but in turn creates an ecological niche favourable for a new variant, and the process cycles again. This process has been observed for </w:t>
      </w:r>
      <w:r w:rsidR="005E2B88">
        <w:t>G</w:t>
      </w:r>
      <w:r>
        <w:t xml:space="preserve">II.4 noroviruses throughout the </w:t>
      </w:r>
      <w:r w:rsidR="00996632">
        <w:t xml:space="preserve">1990s, </w:t>
      </w:r>
      <w:r>
        <w:t>2000s and 2010s</w:t>
      </w:r>
      <w:r w:rsidR="00996632">
        <w:fldChar w:fldCharType="begin">
          <w:fldData xml:space="preserve">PEVuZE5vdGU+PENpdGU+PEF1dGhvcj5aYWtpa2hhbnk8L0F1dGhvcj48WWVhcj4yMDEyPC9ZZWFy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</w:fldData>
        </w:fldChar>
      </w:r>
      <w:r w:rsidR="00084F90">
        <w:instrText xml:space="preserve"> ADDIN EN.CITE </w:instrText>
      </w:r>
      <w:r w:rsidR="00084F90">
        <w:fldChar w:fldCharType="begin">
          <w:fldData xml:space="preserve">PEVuZE5vdGU+PENpdGU+PEF1dGhvcj5aYWtpa2hhbnk8L0F1dGhvcj48WWVhcj4yMDEyPC9ZZWFy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</w:fldData>
        </w:fldChar>
      </w:r>
      <w:r w:rsidR="00084F90">
        <w:instrText xml:space="preserve"> ADDIN EN.CITE.DATA </w:instrText>
      </w:r>
      <w:r w:rsidR="00084F90">
        <w:fldChar w:fldCharType="end"/>
      </w:r>
      <w:r w:rsidR="00996632">
        <w:fldChar w:fldCharType="separate"/>
      </w:r>
      <w:r w:rsidR="005E2B88" w:rsidRPr="005E2B88">
        <w:rPr>
          <w:noProof/>
          <w:vertAlign w:val="superscript"/>
        </w:rPr>
        <w:t>19, 33, 37, 45, 47</w:t>
      </w:r>
      <w:r w:rsidR="00996632">
        <w:fldChar w:fldCharType="end"/>
      </w:r>
      <w:r>
        <w:t>.</w:t>
      </w:r>
    </w:p>
    <w:p w14:paraId="69B86E5D" w14:textId="77777777" w:rsidR="00DA24E6" w:rsidRPr="00147C34" w:rsidRDefault="00DA24E6" w:rsidP="00933161">
      <w:pPr>
        <w:spacing w:line="360" w:lineRule="auto"/>
        <w:jc w:val="both"/>
        <w:rPr>
          <w:b/>
        </w:rPr>
      </w:pPr>
    </w:p>
    <w:p w14:paraId="76A3B7BA" w14:textId="77777777" w:rsidR="00931B0F" w:rsidRDefault="00931B0F" w:rsidP="00851ABF">
      <w:pPr>
        <w:jc w:val="both"/>
        <w:rPr>
          <w:b/>
        </w:rPr>
      </w:pPr>
      <w:r>
        <w:rPr>
          <w:b/>
        </w:rPr>
        <w:t>Norovirus surveillance</w:t>
      </w:r>
    </w:p>
    <w:p w14:paraId="4E42DD0B" w14:textId="292E3E0C" w:rsidR="000A177D" w:rsidRDefault="00705F0D" w:rsidP="00D7598F">
      <w:pPr>
        <w:spacing w:line="360" w:lineRule="auto"/>
        <w:jc w:val="both"/>
      </w:pPr>
      <w:r>
        <w:t xml:space="preserve">Surveillance of norovirus is complicated </w:t>
      </w:r>
      <w:r w:rsidR="00444A21">
        <w:t>because</w:t>
      </w:r>
      <w:r>
        <w:t xml:space="preserve"> most people do not contact medical services when they are ill</w:t>
      </w:r>
      <w:r w:rsidR="003D7EE4">
        <w:t xml:space="preserve">. </w:t>
      </w:r>
      <w:r w:rsidR="00444A21">
        <w:t>In the UK, i</w:t>
      </w:r>
      <w:r w:rsidR="00B8722C">
        <w:t>t is suggested that for each laboratory report of norovirus around 300</w:t>
      </w:r>
      <w:r w:rsidR="00933161">
        <w:t xml:space="preserve"> cases</w:t>
      </w:r>
      <w:r w:rsidR="00B8722C">
        <w:t xml:space="preserve"> go unreported</w:t>
      </w:r>
      <w:r w:rsidR="00B65E5B">
        <w:fldChar w:fldCharType="begin">
          <w:fldData xml:space="preserve">PEVuZE5vdGU+PENpdGU+PEF1dGhvcj5UYW08L0F1dGhvcj48WWVhcj4yMDEyPC9ZZWFyPjxSZWNO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</w:fldData>
        </w:fldChar>
      </w:r>
      <w:r w:rsidR="00084F90">
        <w:instrText xml:space="preserve"> ADDIN EN.CITE </w:instrText>
      </w:r>
      <w:r w:rsidR="00084F90">
        <w:fldChar w:fldCharType="begin">
          <w:fldData xml:space="preserve">PEVuZE5vdGU+PENpdGU+PEF1dGhvcj5UYW08L0F1dGhvcj48WWVhcj4yMDEyPC9ZZWFyPjxSZWNO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</w:fldData>
        </w:fldChar>
      </w:r>
      <w:r w:rsidR="00084F90">
        <w:instrText xml:space="preserve"> ADDIN EN.CITE.DATA </w:instrText>
      </w:r>
      <w:r w:rsidR="00084F90">
        <w:fldChar w:fldCharType="end"/>
      </w:r>
      <w:r w:rsidR="00B65E5B">
        <w:fldChar w:fldCharType="separate"/>
      </w:r>
      <w:r w:rsidR="0050277F" w:rsidRPr="0050277F">
        <w:rPr>
          <w:noProof/>
          <w:vertAlign w:val="superscript"/>
        </w:rPr>
        <w:t>51</w:t>
      </w:r>
      <w:r w:rsidR="00B65E5B">
        <w:fldChar w:fldCharType="end"/>
      </w:r>
      <w:r w:rsidR="00B65E5B">
        <w:t xml:space="preserve">. </w:t>
      </w:r>
      <w:r>
        <w:t>This is largely related to the nature of the illness itself</w:t>
      </w:r>
      <w:r w:rsidR="0050534A">
        <w:t>. The virus is highly infectious with an estimated infectious dose of around 10-100 virus particles (</w:t>
      </w:r>
      <w:proofErr w:type="spellStart"/>
      <w:r w:rsidR="0050534A">
        <w:t>virions</w:t>
      </w:r>
      <w:proofErr w:type="spellEnd"/>
      <w:r w:rsidR="0050534A">
        <w:t>) needed to cause infection</w:t>
      </w:r>
      <w:r w:rsidR="0050534A">
        <w:fldChar w:fldCharType="begin"/>
      </w:r>
      <w:r w:rsidR="0050534A">
        <w:instrText xml:space="preserve"> ADDIN EN.CITE &lt;EndNote&gt;&lt;Cite&gt;&lt;Author&gt;Glass&lt;/Author&gt;&lt;Year&gt;2000&lt;/Year&gt;&lt;RecNum&gt;260&lt;/RecNum&gt;&lt;DisplayText&gt;&lt;style face="superscript"&gt;52&lt;/style&gt;&lt;/DisplayText&gt;&lt;record&gt;&lt;rec-number&gt;260&lt;/rec-number&gt;&lt;foreign-keys&gt;&lt;key app="EN" db-id="d2psw55r2ew9zrep2vpx2rek09z0rawzwe5e" timestamp="1497270102"&gt;260&lt;/key&gt;&lt;/foreign-keys&gt;&lt;ref-type name="Journal Article"&gt;17&lt;/ref-type&gt;&lt;contributors&gt;&lt;authors&gt;&lt;author&gt;Glass, R. I.&lt;/author&gt;&lt;author&gt;Noel, J.&lt;/author&gt;&lt;author&gt;Ando, T.&lt;/author&gt;&lt;author&gt;Fankhauser, R.&lt;/author&gt;&lt;author&gt;Belliot, G.&lt;/author&gt;&lt;author&gt;Mounts, A.&lt;/author&gt;&lt;author&gt;Parashar, U. D.&lt;/author&gt;&lt;author&gt;Bresee, J. S.&lt;/author&gt;&lt;author&gt;Monroe, S. S.&lt;/author&gt;&lt;/authors&gt;&lt;/contributors&gt;&lt;auth-address&gt;Viral Gastroenteritis Section, Centers for Disease Control and Prevention, Atlanta, GA 30333, USA. rig2@cdc.gov.&lt;/auth-address&gt;&lt;titles&gt;&lt;title&gt;The epidemiology of enteric caliciviruses from humans: a reassessment using new diagnostics&lt;/title&gt;&lt;secondary-title&gt;J Infect Dis&lt;/secondary-title&gt;&lt;/titles&gt;&lt;periodical&gt;&lt;full-title&gt;J Infect Dis&lt;/full-title&gt;&lt;/periodical&gt;&lt;pages&gt;S254-61&lt;/pages&gt;&lt;volume&gt;181 Suppl 2&lt;/volume&gt;&lt;keywords&gt;&lt;keyword&gt;Acute Disease&lt;/keyword&gt;&lt;keyword&gt;Adult&lt;/keyword&gt;&lt;keyword&gt;Aged&lt;/keyword&gt;&lt;keyword&gt;Caliciviridae Infections/*diagnosis/epidemiology/prevention &amp;amp; control&lt;/keyword&gt;&lt;keyword&gt;Disease Outbreaks&lt;/keyword&gt;&lt;keyword&gt;Feces/virology&lt;/keyword&gt;&lt;keyword&gt;Gastroenteritis/*diagnosis/epidemiology/prevention &amp;amp; control&lt;/keyword&gt;&lt;keyword&gt;Humans&lt;/keyword&gt;&lt;keyword&gt;Middle Aged&lt;/keyword&gt;&lt;keyword&gt;Norwalk virus/*isolation &amp;amp; purification&lt;/keyword&gt;&lt;keyword&gt;Public Health&lt;/keyword&gt;&lt;/keywords&gt;&lt;dates&gt;&lt;year&gt;2000&lt;/year&gt;&lt;pub-dates&gt;&lt;date&gt;May&lt;/date&gt;&lt;/pub-dates&gt;&lt;/dates&gt;&lt;isbn&gt;0022-1899 (Print)&amp;#xD;0022-1899 (Linking)&lt;/isbn&gt;&lt;accession-num&gt;10804134&lt;/accession-num&gt;&lt;urls&gt;&lt;related-urls&gt;&lt;url&gt;https://www.ncbi.nlm.nih.gov/pubmed/10804134&lt;/url&gt;&lt;/related-urls&gt;&lt;/urls&gt;&lt;electronic-resource-num&gt;10.1086/315588&lt;/electronic-resource-num&gt;&lt;/record&gt;&lt;/Cite&gt;&lt;/EndNote&gt;</w:instrText>
      </w:r>
      <w:r w:rsidR="0050534A">
        <w:fldChar w:fldCharType="separate"/>
      </w:r>
      <w:r w:rsidR="0050534A" w:rsidRPr="0050534A">
        <w:rPr>
          <w:noProof/>
          <w:vertAlign w:val="superscript"/>
        </w:rPr>
        <w:t>52</w:t>
      </w:r>
      <w:r w:rsidR="0050534A">
        <w:fldChar w:fldCharType="end"/>
      </w:r>
      <w:r w:rsidR="0050534A">
        <w:t>, with a high probability of infection f</w:t>
      </w:r>
      <w:r w:rsidR="00EE34D4">
        <w:t>rom ingesting a single particle</w:t>
      </w:r>
      <w:r w:rsidR="0050534A">
        <w:fldChar w:fldCharType="begin"/>
      </w:r>
      <w:r w:rsidR="00084F90">
        <w:instrText xml:space="preserve"> ADDIN EN.CITE &lt;EndNote&gt;&lt;Cite&gt;&lt;Author&gt;Teunis&lt;/Author&gt;&lt;Year&gt;2008&lt;/Year&gt;&lt;RecNum&gt;261&lt;/RecNum&gt;&lt;DisplayText&gt;&lt;style face="superscript"&gt;53&lt;/style&gt;&lt;/DisplayText&gt;&lt;record&gt;&lt;rec-number&gt;261&lt;/rec-number&gt;&lt;foreign-keys&gt;&lt;key app="EN" db-id="d2psw55r2ew9zrep2vpx2rek09z0rawzwe5e" timestamp="1497270197"&gt;261&lt;/key&gt;&lt;/foreign-keys&gt;&lt;ref-type name="Journal Article"&gt;17&lt;/ref-type&gt;&lt;contributors&gt;&lt;authors&gt;&lt;author&gt;Teunis, P. F.&lt;/author&gt;&lt;author&gt;Moe, C. L.&lt;/author&gt;&lt;author&gt;Liu, P.&lt;/author&gt;&lt;author&gt;Miller, S. E.&lt;/author&gt;&lt;author&gt;Lindesmith, L.&lt;/author&gt;&lt;author&gt;Baric, R. S.&lt;/author&gt;&lt;author&gt;Le Pendu, J.&lt;/author&gt;&lt;author&gt;Calderon, R. L.&lt;/author&gt;&lt;/authors&gt;&lt;/contributors&gt;&lt;auth-address&gt;RIVM, Bilthoven, The Netherlands. peter.teunis@rivm.nl &amp;lt;peter.teunis@rivm.nl&amp;gt;&lt;/auth-address&gt;&lt;titles&gt;&lt;title&gt;Norwalk virus: how infectious is it?&lt;/title&gt;&lt;secondary-title&gt;J Med Virol&lt;/secondary-title&gt;&lt;/titles&gt;&lt;periodical&gt;&lt;full-title&gt;J Med Virol&lt;/full-title&gt;&lt;/periodical&gt;&lt;pages&gt;1468-76&lt;/pages&gt;&lt;volume&gt;80&lt;/volume&gt;&lt;number&gt;8&lt;/number&gt;&lt;keywords&gt;&lt;keyword&gt;Caliciviridae Infections/genetics/physiopathology/transmission/virology&lt;/keyword&gt;&lt;keyword&gt;*Gastroenteritis/genetics/physiopathology/virology&lt;/keyword&gt;&lt;keyword&gt;Humans&lt;/keyword&gt;&lt;keyword&gt;Microscopy, Electron&lt;/keyword&gt;&lt;keyword&gt;*Models, Biological&lt;/keyword&gt;&lt;keyword&gt;Monte Carlo Method&lt;/keyword&gt;&lt;keyword&gt;Norwalk virus/genetics/isolation &amp;amp; purification/*pathogenicity/ultrastructure&lt;/keyword&gt;&lt;keyword&gt;RNA, Viral/analysis&lt;/keyword&gt;&lt;keyword&gt;Reverse Transcriptase Polymerase Chain Reaction&lt;/keyword&gt;&lt;keyword&gt;Risk Assessment&lt;/keyword&gt;&lt;/keywords&gt;&lt;dates&gt;&lt;year&gt;2008&lt;/year&gt;&lt;pub-dates&gt;&lt;date&gt;Aug&lt;/date&gt;&lt;/pub-dates&gt;&lt;/dates&gt;&lt;isbn&gt;1096-9071 (Electronic)&amp;#xD;0146-6615 (Linking)&lt;/isbn&gt;&lt;accession-num&gt;18551613&lt;/accession-num&gt;&lt;urls&gt;&lt;related-urls&gt;&lt;url&gt;https://www.ncbi.nlm.nih.gov/pubmed/18551613&lt;/url&gt;&lt;/related-urls&gt;&lt;/urls&gt;&lt;electronic-resource-num&gt;10.1002/jmv.21237&lt;/electronic-resource-num&gt;&lt;/record&gt;&lt;/Cite&gt;&lt;/EndNote&gt;</w:instrText>
      </w:r>
      <w:r w:rsidR="0050534A">
        <w:fldChar w:fldCharType="separate"/>
      </w:r>
      <w:r w:rsidR="0050534A" w:rsidRPr="0050534A">
        <w:rPr>
          <w:noProof/>
          <w:vertAlign w:val="superscript"/>
        </w:rPr>
        <w:t>53</w:t>
      </w:r>
      <w:r w:rsidR="0050534A">
        <w:fldChar w:fldCharType="end"/>
      </w:r>
      <w:r w:rsidR="00EE34D4">
        <w:t>. I</w:t>
      </w:r>
      <w:r>
        <w:t>t has a short incubation period, anywhere between 12 and 72 hours, and symptoms typically last for around 24- 48 hours</w:t>
      </w:r>
      <w:r w:rsidR="00B65E5B">
        <w:fldChar w:fldCharType="begin"/>
      </w:r>
      <w:r w:rsidR="0050534A">
        <w:instrText xml:space="preserve"> ADDIN EN.CITE &lt;EndNote&gt;&lt;Cite&gt;&lt;Author&gt;Estes&lt;/Author&gt;&lt;Year&gt;2006&lt;/Year&gt;&lt;RecNum&gt;170&lt;/RecNum&gt;&lt;DisplayText&gt;&lt;style face="superscript"&gt;54&lt;/style&gt;&lt;/DisplayText&gt;&lt;record&gt;&lt;rec-number&gt;170&lt;/rec-number&gt;&lt;foreign-keys&gt;&lt;key app="EN" db-id="d2psw55r2ew9zrep2vpx2rek09z0rawzwe5e" timestamp="1497268716"&gt;170&lt;/key&gt;&lt;/foreign-keys&gt;&lt;ref-type name="Journal Article"&gt;17&lt;/ref-type&gt;&lt;contributors&gt;&lt;authors&gt;&lt;author&gt;Estes, M. K.&lt;/author&gt;&lt;author&gt;Prasad, B. V.&lt;/author&gt;&lt;author&gt;Atmar, R. L.&lt;/author&gt;&lt;/authors&gt;&lt;/contributors&gt;&lt;auth-address&gt;Department of Molecular Virology and Microbiology, Baylor College of Medicine, Houston, Texas 77030, USA. mestes@bcm.edu&lt;/auth-address&gt;&lt;titles&gt;&lt;title&gt;Noroviruses everywhere: has something changed?&lt;/title&gt;&lt;secondary-title&gt;Curr Opin Infect Dis&lt;/secondary-title&gt;&lt;/titles&gt;&lt;periodical&gt;&lt;full-title&gt;Curr Opin Infect Dis&lt;/full-title&gt;&lt;/periodical&gt;&lt;pages&gt;467-74&lt;/pages&gt;&lt;volume&gt;19&lt;/volume&gt;&lt;number&gt;5&lt;/number&gt;&lt;keywords&gt;&lt;keyword&gt;Antiviral Agents/therapeutic use&lt;/keyword&gt;&lt;keyword&gt;Caliciviridae Infections/*diagnosis/epidemiology/prevention &amp;amp; control&lt;/keyword&gt;&lt;keyword&gt;Drug Design&lt;/keyword&gt;&lt;keyword&gt;Gastroenteritis/*diagnosis/prevention &amp;amp; control/*virology&lt;/keyword&gt;&lt;keyword&gt;Humans&lt;/keyword&gt;&lt;keyword&gt;Norovirus/*isolation &amp;amp; purification/ultrastructure&lt;/keyword&gt;&lt;/keywords&gt;&lt;dates&gt;&lt;year&gt;2006&lt;/year&gt;&lt;pub-dates&gt;&lt;date&gt;Oct&lt;/date&gt;&lt;/pub-dates&gt;&lt;/dates&gt;&lt;isbn&gt;0951-7375 (Print)&amp;#xD;0951-7375 (Linking)&lt;/isbn&gt;&lt;accession-num&gt;16940871&lt;/accession-num&gt;&lt;urls&gt;&lt;related-urls&gt;&lt;url&gt;https://www.ncbi.nlm.nih.gov/pubmed/16940871&lt;/url&gt;&lt;/related-urls&gt;&lt;/urls&gt;&lt;electronic-resource-num&gt;10.1097/01.qco.0000244053.69253.3d&lt;/electronic-resource-num&gt;&lt;/record&gt;&lt;/Cite&gt;&lt;/EndNote&gt;</w:instrText>
      </w:r>
      <w:r w:rsidR="00B65E5B">
        <w:fldChar w:fldCharType="separate"/>
      </w:r>
      <w:r w:rsidR="0050534A" w:rsidRPr="0050534A">
        <w:rPr>
          <w:noProof/>
          <w:vertAlign w:val="superscript"/>
        </w:rPr>
        <w:t>54</w:t>
      </w:r>
      <w:r w:rsidR="00B65E5B">
        <w:fldChar w:fldCharType="end"/>
      </w:r>
      <w:r>
        <w:t>.</w:t>
      </w:r>
      <w:r w:rsidR="00084F90">
        <w:t xml:space="preserve"> </w:t>
      </w:r>
      <w:r w:rsidR="000A177D">
        <w:t xml:space="preserve">Despite these difficulties it is </w:t>
      </w:r>
      <w:r w:rsidR="003D7EE4">
        <w:t xml:space="preserve">still recognised as </w:t>
      </w:r>
      <w:r w:rsidR="000A177D">
        <w:t>the commonest cause of gastrointestinal disease, not just in the UK, but worldwide</w:t>
      </w:r>
      <w:r w:rsidR="00B65E5B">
        <w:fldChar w:fldCharType="begin"/>
      </w:r>
      <w:r w:rsidR="00084F90">
        <w:instrText xml:space="preserve"> ADDIN EN.CITE &lt;EndNote&gt;&lt;Cite&gt;&lt;Author&gt;Belliot&lt;/Author&gt;&lt;Year&gt;2014&lt;/Year&gt;&lt;RecNum&gt;173&lt;/RecNum&gt;&lt;DisplayText&gt;&lt;style face="superscript"&gt;55&lt;/style&gt;&lt;/DisplayText&gt;&lt;record&gt;&lt;rec-number&gt;173&lt;/rec-number&gt;&lt;foreign-keys&gt;&lt;key app="EN" db-id="d2psw55r2ew9zrep2vpx2rek09z0rawzwe5e" timestamp="1497268795"&gt;173&lt;/key&gt;&lt;/foreign-keys&gt;&lt;ref-type name="Journal Article"&gt;17&lt;/ref-type&gt;&lt;contributors&gt;&lt;authors&gt;&lt;author&gt;Belliot, G.&lt;/author&gt;&lt;author&gt;Lopman, B. A.&lt;/author&gt;&lt;author&gt;Ambert-Balay, K.&lt;/author&gt;&lt;author&gt;Pothier, P.&lt;/author&gt;&lt;/authors&gt;&lt;/contributors&gt;&lt;auth-address&gt;Laboratory of Virology, National Reference Centre for Enteric Viruses, Public Hospital of Dijon, Dijon, France.&lt;/auth-address&gt;&lt;titles&gt;&lt;title&gt;The burden of norovirus gastroenteritis: an important foodborne and healthcare-related infection&lt;/title&gt;&lt;secondary-title&gt;Clin Microbiol Infect&lt;/secondary-title&gt;&lt;/titles&gt;&lt;periodical&gt;&lt;full-title&gt;Clin Microbiol Infect&lt;/full-title&gt;&lt;/periodical&gt;&lt;pages&gt;724-30&lt;/pages&gt;&lt;volume&gt;20&lt;/volume&gt;&lt;number&gt;8&lt;/number&gt;&lt;keywords&gt;&lt;keyword&gt;Age Factors&lt;/keyword&gt;&lt;keyword&gt;Caliciviridae Infections/economics/*epidemiology/virology&lt;/keyword&gt;&lt;keyword&gt;Cross Infection/economics/*epidemiology/virology&lt;/keyword&gt;&lt;keyword&gt;Foodborne Diseases/economics/*epidemiology/virology&lt;/keyword&gt;&lt;keyword&gt;Gastroenteritis/economics/*epidemiology/virology&lt;/keyword&gt;&lt;keyword&gt;Global Health&lt;/keyword&gt;&lt;keyword&gt;Health Care Costs&lt;/keyword&gt;&lt;keyword&gt;Hospitalization&lt;/keyword&gt;&lt;keyword&gt;Humans&lt;/keyword&gt;&lt;keyword&gt;Norovirus/*isolation &amp;amp; purification&lt;/keyword&gt;&lt;keyword&gt;Survival Analysis&lt;/keyword&gt;&lt;keyword&gt;Disease burden&lt;/keyword&gt;&lt;keyword&gt;economic impact&lt;/keyword&gt;&lt;keyword&gt;foodborne&lt;/keyword&gt;&lt;keyword&gt;hospital&lt;/keyword&gt;&lt;keyword&gt;norovirus&lt;/keyword&gt;&lt;/keywords&gt;&lt;dates&gt;&lt;year&gt;2014&lt;/year&gt;&lt;pub-dates&gt;&lt;date&gt;Aug&lt;/date&gt;&lt;/pub-dates&gt;&lt;/dates&gt;&lt;isbn&gt;1469-0691 (Electronic)&amp;#xD;1198-743X (Linking)&lt;/isbn&gt;&lt;accession-num&gt;24943671&lt;/accession-num&gt;&lt;urls&gt;&lt;related-urls&gt;&lt;url&gt;https://www.ncbi.nlm.nih.gov/pubmed/24943671&lt;/url&gt;&lt;/related-urls&gt;&lt;/urls&gt;&lt;electronic-resource-num&gt;10.1111/1469-0691.12722&lt;/electronic-resource-num&gt;&lt;/record&gt;&lt;/Cite&gt;&lt;/EndNote&gt;</w:instrText>
      </w:r>
      <w:r w:rsidR="00B65E5B">
        <w:fldChar w:fldCharType="separate"/>
      </w:r>
      <w:r w:rsidR="0050534A" w:rsidRPr="0050534A">
        <w:rPr>
          <w:noProof/>
          <w:vertAlign w:val="superscript"/>
        </w:rPr>
        <w:t>55</w:t>
      </w:r>
      <w:r w:rsidR="00B65E5B">
        <w:fldChar w:fldCharType="end"/>
      </w:r>
      <w:r w:rsidR="00B65E5B">
        <w:t>.</w:t>
      </w:r>
      <w:r w:rsidR="000A177D">
        <w:t xml:space="preserve"> </w:t>
      </w:r>
      <w:r w:rsidR="00444A21">
        <w:t>In</w:t>
      </w:r>
      <w:r w:rsidR="000A177D">
        <w:t xml:space="preserve"> the UK </w:t>
      </w:r>
      <w:r w:rsidR="00444A21">
        <w:t xml:space="preserve">it is </w:t>
      </w:r>
      <w:r w:rsidR="000A177D">
        <w:t xml:space="preserve">estimated </w:t>
      </w:r>
      <w:r w:rsidR="003D58AC">
        <w:t xml:space="preserve">between </w:t>
      </w:r>
      <w:r w:rsidR="000A177D">
        <w:t>3</w:t>
      </w:r>
      <w:r w:rsidR="003D58AC">
        <w:t xml:space="preserve"> and 4</w:t>
      </w:r>
      <w:r w:rsidR="000A177D">
        <w:t xml:space="preserve"> million cases occur annually</w:t>
      </w:r>
      <w:r w:rsidR="00B65E5B">
        <w:fldChar w:fldCharType="begin">
          <w:fldData xml:space="preserve">PEVuZE5vdGU+PENpdGU+PEF1dGhvcj5UYW08L0F1dGhvcj48WWVhcj4yMDEyPC9ZZWFyPjxSZWNO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</w:fldData>
        </w:fldChar>
      </w:r>
      <w:r w:rsidR="00084F90">
        <w:instrText xml:space="preserve"> ADDIN EN.CITE </w:instrText>
      </w:r>
      <w:r w:rsidR="00084F90">
        <w:fldChar w:fldCharType="begin">
          <w:fldData xml:space="preserve">PEVuZE5vdGU+PENpdGU+PEF1dGhvcj5UYW08L0F1dGhvcj48WWVhcj4yMDEyPC9ZZWFyPjxSZWNO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</w:fldData>
        </w:fldChar>
      </w:r>
      <w:r w:rsidR="00084F90">
        <w:instrText xml:space="preserve"> ADDIN EN.CITE.DATA </w:instrText>
      </w:r>
      <w:r w:rsidR="00084F90">
        <w:fldChar w:fldCharType="end"/>
      </w:r>
      <w:r w:rsidR="00B65E5B">
        <w:fldChar w:fldCharType="separate"/>
      </w:r>
      <w:r w:rsidR="00084F90" w:rsidRPr="00084F90">
        <w:rPr>
          <w:noProof/>
          <w:vertAlign w:val="superscript"/>
        </w:rPr>
        <w:t>51, 56</w:t>
      </w:r>
      <w:r w:rsidR="00B65E5B">
        <w:fldChar w:fldCharType="end"/>
      </w:r>
      <w:r w:rsidR="000A177D">
        <w:t>, at a cost of £106 million to patients and the health care services. In the USA this e</w:t>
      </w:r>
      <w:r w:rsidR="009F22D7">
        <w:t>stimate is around</w:t>
      </w:r>
      <w:r w:rsidR="000A177D">
        <w:t xml:space="preserve"> 21 million domestically acquired cases</w:t>
      </w:r>
      <w:r w:rsidR="00B65E5B">
        <w:fldChar w:fldCharType="begin"/>
      </w:r>
      <w:r w:rsidR="00084F90">
        <w:instrText xml:space="preserve"> ADDIN EN.CITE &lt;EndNote&gt;&lt;Cite&gt;&lt;Author&gt;Scallan&lt;/Author&gt;&lt;Year&gt;2011&lt;/Year&gt;&lt;RecNum&gt;190&lt;/RecNum&gt;&lt;DisplayText&gt;&lt;style face="superscript"&gt;57&lt;/style&gt;&lt;/DisplayText&gt;&lt;record&gt;&lt;rec-number&gt;190&lt;/rec-number&gt;&lt;foreign-keys&gt;&lt;key app="EN" db-id="d2psw55r2ew9zrep2vpx2rek09z0rawzwe5e" timestamp="1497268926"&gt;190&lt;/key&gt;&lt;/foreign-keys&gt;&lt;ref-type name="Journal Article"&gt;17&lt;/ref-type&gt;&lt;contributors&gt;&lt;authors&gt;&lt;author&gt;Scallan, E.&lt;/author&gt;&lt;author&gt;Hoekstra, R. M.&lt;/author&gt;&lt;author&gt;Angulo, F. J.&lt;/author&gt;&lt;author&gt;Tauxe, R. V.&lt;/author&gt;&lt;author&gt;Widdowson, M. A.&lt;/author&gt;&lt;author&gt;Roy, S. L.&lt;/author&gt;&lt;author&gt;Jones, J. L.&lt;/author&gt;&lt;author&gt;Griffin, P. M.&lt;/author&gt;&lt;/authors&gt;&lt;/contributors&gt;&lt;auth-address&gt;Centers for Disease Control and Prevention, Atlanta, Georgia, USA. elaine.scallan@ucdenver.edu&lt;/auth-address&gt;&lt;titles&gt;&lt;title&gt;Foodborne illness acquired in the United States--major pathogens&lt;/title&gt;&lt;secondary-title&gt;Emerg Infect Dis&lt;/secondary-title&gt;&lt;/titles&gt;&lt;periodical&gt;&lt;full-title&gt;Emerg Infect Dis&lt;/full-title&gt;&lt;/periodical&gt;&lt;pages&gt;7-15&lt;/pages&gt;&lt;volume&gt;17&lt;/volume&gt;&lt;number&gt;1&lt;/number&gt;&lt;keywords&gt;&lt;keyword&gt;Campylobacter&lt;/keyword&gt;&lt;keyword&gt;Clostridium perfringens&lt;/keyword&gt;&lt;keyword&gt;Food Microbiology&lt;/keyword&gt;&lt;keyword&gt;Food Safety&lt;/keyword&gt;&lt;keyword&gt;*Foodborne Diseases/epidemiology/microbiology/parasitology/virology&lt;/keyword&gt;&lt;keyword&gt;Hospitalization/statistics &amp;amp; numerical data&lt;/keyword&gt;&lt;keyword&gt;Humans&lt;/keyword&gt;&lt;keyword&gt;Norovirus&lt;/keyword&gt;&lt;keyword&gt;Population Surveillance/methods&lt;/keyword&gt;&lt;keyword&gt;Salmonella&lt;/keyword&gt;&lt;keyword&gt;Toxoplasma&lt;/keyword&gt;&lt;keyword&gt;United States/epidemiology&lt;/keyword&gt;&lt;/keywords&gt;&lt;dates&gt;&lt;year&gt;2011&lt;/year&gt;&lt;pub-dates&gt;&lt;date&gt;Jan&lt;/date&gt;&lt;/pub-dates&gt;&lt;/dates&gt;&lt;isbn&gt;1080-6059 (Electronic)&amp;#xD;1080-6040 (Linking)&lt;/isbn&gt;&lt;accession-num&gt;21192848&lt;/accession-num&gt;&lt;urls&gt;&lt;related-urls&gt;&lt;url&gt;https://www.ncbi.nlm.nih.gov/pubmed/21192848&lt;/url&gt;&lt;/related-urls&gt;&lt;/urls&gt;&lt;custom2&gt;PMC3375761&lt;/custom2&gt;&lt;electronic-resource-num&gt;10.3201/eid1701.P11101&amp;#xD;10.3201/eid1701.091101p1&lt;/electronic-resource-num&gt;&lt;/record&gt;&lt;/Cite&gt;&lt;/EndNote&gt;</w:instrText>
      </w:r>
      <w:r w:rsidR="00B65E5B">
        <w:fldChar w:fldCharType="separate"/>
      </w:r>
      <w:r w:rsidR="00084F90" w:rsidRPr="00084F90">
        <w:rPr>
          <w:noProof/>
          <w:vertAlign w:val="superscript"/>
        </w:rPr>
        <w:t>57</w:t>
      </w:r>
      <w:r w:rsidR="00B65E5B">
        <w:fldChar w:fldCharType="end"/>
      </w:r>
      <w:r w:rsidR="000A177D">
        <w:t>. Infections with norovirus occur in all age groups, however, the highest incidence is in children aged less than five years</w:t>
      </w:r>
      <w:r w:rsidR="00DA1813">
        <w:fldChar w:fldCharType="begin">
          <w:fldData xml:space="preserve">PEVuZE5vdGU+PENpdGU+PEF1dGhvcj5IYXJyaXM8L0F1dGhvcj48WWVhcj4yMDE3PC9ZZWFyPjxS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</w:fldData>
        </w:fldChar>
      </w:r>
      <w:r w:rsidR="00084F90">
        <w:instrText xml:space="preserve"> ADDIN EN.CITE </w:instrText>
      </w:r>
      <w:r w:rsidR="00084F90">
        <w:fldChar w:fldCharType="begin">
          <w:fldData xml:space="preserve">PEVuZE5vdGU+PENpdGU+PEF1dGhvcj5IYXJyaXM8L0F1dGhvcj48WWVhcj4yMDE3PC9ZZWFyPjxS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</w:fldData>
        </w:fldChar>
      </w:r>
      <w:r w:rsidR="00084F90">
        <w:instrText xml:space="preserve"> ADDIN EN.CITE.DATA </w:instrText>
      </w:r>
      <w:r w:rsidR="00084F90">
        <w:fldChar w:fldCharType="end"/>
      </w:r>
      <w:r w:rsidR="00DA1813">
        <w:fldChar w:fldCharType="separate"/>
      </w:r>
      <w:r w:rsidR="00084F90" w:rsidRPr="00084F90">
        <w:rPr>
          <w:noProof/>
          <w:vertAlign w:val="superscript"/>
        </w:rPr>
        <w:t>56, 58</w:t>
      </w:r>
      <w:r w:rsidR="00DA1813">
        <w:fldChar w:fldCharType="end"/>
      </w:r>
      <w:r w:rsidR="000A177D">
        <w:t>.</w:t>
      </w:r>
    </w:p>
    <w:p w14:paraId="7626C875" w14:textId="71B63C22" w:rsidR="00213263" w:rsidRDefault="00213263" w:rsidP="00D7598F">
      <w:pPr>
        <w:spacing w:line="360" w:lineRule="auto"/>
        <w:jc w:val="both"/>
      </w:pPr>
    </w:p>
    <w:p w14:paraId="48E52C0F" w14:textId="205F2D58" w:rsidR="00E471F3" w:rsidRDefault="00782E1B" w:rsidP="00E471F3">
      <w:pPr>
        <w:spacing w:line="360" w:lineRule="auto"/>
        <w:jc w:val="both"/>
        <w:rPr>
          <w:sz w:val="18"/>
          <w:szCs w:val="18"/>
        </w:rPr>
      </w:pPr>
      <w:r>
        <w:lastRenderedPageBreak/>
        <w:t>The illness is often described as generally mild and self-limiting. The description of a mild infection can trivialise the effect of the illness; in England it has been estimated that 3000 admissions occur</w:t>
      </w:r>
      <w:r w:rsidR="00882B4C">
        <w:t xml:space="preserve"> annually</w:t>
      </w:r>
      <w:r>
        <w:t xml:space="preserve"> as a result of </w:t>
      </w:r>
      <w:r w:rsidR="00882B4C">
        <w:t>norovirus infection in adults</w:t>
      </w:r>
      <w:r w:rsidR="00DA1813">
        <w:fldChar w:fldCharType="begin"/>
      </w:r>
      <w:r w:rsidR="0050277F">
        <w:instrText xml:space="preserve"> ADDIN EN.CITE &lt;EndNote&gt;&lt;Cite&gt;&lt;Author&gt;Haustein&lt;/Author&gt;&lt;Year&gt;2009&lt;/Year&gt;&lt;RecNum&gt;262&lt;/RecNum&gt;&lt;DisplayText&gt;&lt;style face="superscript"&gt;59&lt;/style&gt;&lt;/DisplayText&gt;&lt;record&gt;&lt;rec-number&gt;262&lt;/rec-number&gt;&lt;foreign-keys&gt;&lt;key app="EN" db-id="d2psw55r2ew9zrep2vpx2rek09z0rawzwe5e" timestamp="1497270259"&gt;262&lt;/key&gt;&lt;/foreign-keys&gt;&lt;ref-type name="Journal Article"&gt;17&lt;/ref-type&gt;&lt;contributors&gt;&lt;authors&gt;&lt;author&gt;Haustein, T.&lt;/author&gt;&lt;author&gt;Harris, J. P.&lt;/author&gt;&lt;author&gt;Pebody, R.&lt;/author&gt;&lt;author&gt;Lopman, B. A.&lt;/author&gt;&lt;/authors&gt;&lt;/contributors&gt;&lt;auth-address&gt;Department of Clinical Microbiology, University College London Hospitals, London, England.&lt;/auth-address&gt;&lt;titles&gt;&lt;title&gt;Hospital admissions due to norovirus in adult and elderly patients in England&lt;/title&gt;&lt;secondary-title&gt;Clin Infect Dis&lt;/secondary-title&gt;&lt;/titles&gt;&lt;periodical&gt;&lt;full-title&gt;Clin Infect Dis&lt;/full-title&gt;&lt;/periodical&gt;&lt;pages&gt;1890-2&lt;/pages&gt;&lt;volume&gt;49&lt;/volume&gt;&lt;number&gt;12&lt;/number&gt;&lt;keywords&gt;&lt;keyword&gt;Adult&lt;/keyword&gt;&lt;keyword&gt;Aged&lt;/keyword&gt;&lt;keyword&gt;Cross Infection/epidemiology&lt;/keyword&gt;&lt;keyword&gt;Emergencies&lt;/keyword&gt;&lt;keyword&gt;England/epidemiology&lt;/keyword&gt;&lt;keyword&gt;Gastroenteritis/*epidemiology&lt;/keyword&gt;&lt;keyword&gt;Hospitalization/*statistics &amp;amp; numerical data&lt;/keyword&gt;&lt;keyword&gt;Humans&lt;/keyword&gt;&lt;keyword&gt;Middle Aged&lt;/keyword&gt;&lt;keyword&gt;*Norovirus&lt;/keyword&gt;&lt;/keywords&gt;&lt;dates&gt;&lt;year&gt;2009&lt;/year&gt;&lt;pub-dates&gt;&lt;date&gt;Dec 15&lt;/date&gt;&lt;/pub-dates&gt;&lt;/dates&gt;&lt;isbn&gt;1537-6591 (Electronic)&amp;#xD;1058-4838 (Linking)&lt;/isbn&gt;&lt;accession-num&gt;19911997&lt;/accession-num&gt;&lt;urls&gt;&lt;related-urls&gt;&lt;url&gt;https://www.ncbi.nlm.nih.gov/pubmed/19911997&lt;/url&gt;&lt;/related-urls&gt;&lt;/urls&gt;&lt;electronic-resource-num&gt;10.1086/648440&lt;/electronic-resource-num&gt;&lt;/record&gt;&lt;/Cite&gt;&lt;/EndNote&gt;</w:instrText>
      </w:r>
      <w:r w:rsidR="00DA1813">
        <w:fldChar w:fldCharType="separate"/>
      </w:r>
      <w:r w:rsidR="0050277F" w:rsidRPr="0050277F">
        <w:rPr>
          <w:noProof/>
          <w:vertAlign w:val="superscript"/>
        </w:rPr>
        <w:t>59</w:t>
      </w:r>
      <w:r w:rsidR="00DA1813">
        <w:fldChar w:fldCharType="end"/>
      </w:r>
      <w:r>
        <w:t xml:space="preserve"> </w:t>
      </w:r>
      <w:r w:rsidR="00882B4C">
        <w:t>or</w:t>
      </w:r>
      <w:r>
        <w:t xml:space="preserve"> 0.3% of emergency admissions in </w:t>
      </w:r>
      <w:r w:rsidR="00882B4C">
        <w:t>those aged over 65</w:t>
      </w:r>
      <w:r>
        <w:t>, and 0.1% in adults</w:t>
      </w:r>
      <w:r w:rsidR="00882B4C">
        <w:t xml:space="preserve"> aged 16-64</w:t>
      </w:r>
      <w:r w:rsidR="00E97711">
        <w:t xml:space="preserve"> years</w:t>
      </w:r>
      <w:r w:rsidR="00933161">
        <w:t xml:space="preserve">. </w:t>
      </w:r>
      <w:r>
        <w:t xml:space="preserve">The consequences of infection are also greater in vulnerable populations. </w:t>
      </w:r>
      <w:r w:rsidR="00444A21">
        <w:t xml:space="preserve">In a study in the county of </w:t>
      </w:r>
      <w:r>
        <w:t>Avon</w:t>
      </w:r>
      <w:r w:rsidR="00444A21">
        <w:t>, UK,</w:t>
      </w:r>
      <w:r w:rsidR="00084F90">
        <w:t xml:space="preserve"> </w:t>
      </w:r>
      <w:r>
        <w:t>hospital patients were ill for longer than care home residents and staff working in the hospitals or care home, with around 10% of</w:t>
      </w:r>
      <w:r w:rsidR="00E97711">
        <w:t xml:space="preserve"> in</w:t>
      </w:r>
      <w:r>
        <w:t>patients affected still showing symptoms 7 days after becoming ill</w:t>
      </w:r>
      <w:r w:rsidR="00DA1813">
        <w:fldChar w:fldCharType="begin">
          <w:fldData xml:space="preserve">PEVuZE5vdGU+PENpdGU+PEF1dGhvcj5Mb3BtYW48L0F1dGhvcj48WWVhcj4yMDA1PC9ZZWFyPjxS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</w:fldData>
        </w:fldChar>
      </w:r>
      <w:r w:rsidR="0050277F">
        <w:instrText xml:space="preserve"> ADDIN EN.CITE </w:instrText>
      </w:r>
      <w:r w:rsidR="0050277F">
        <w:fldChar w:fldCharType="begin">
          <w:fldData xml:space="preserve">PEVuZE5vdGU+PENpdGU+PEF1dGhvcj5Mb3BtYW48L0F1dGhvcj48WWVhcj4yMDA1PC9ZZWFyPjxS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</w:fldData>
        </w:fldChar>
      </w:r>
      <w:r w:rsidR="0050277F">
        <w:instrText xml:space="preserve"> ADDIN EN.CITE.DATA </w:instrText>
      </w:r>
      <w:r w:rsidR="0050277F">
        <w:fldChar w:fldCharType="end"/>
      </w:r>
      <w:r w:rsidR="00DA1813">
        <w:fldChar w:fldCharType="separate"/>
      </w:r>
      <w:r w:rsidR="0050277F" w:rsidRPr="0050277F">
        <w:rPr>
          <w:noProof/>
          <w:vertAlign w:val="superscript"/>
        </w:rPr>
        <w:t>60</w:t>
      </w:r>
      <w:r w:rsidR="00DA1813">
        <w:fldChar w:fldCharType="end"/>
      </w:r>
      <w:r w:rsidR="00E471F3">
        <w:t>. There is also evidence that norovirus can contribute to mortality in the elderly. Modelling of deaths suggests that norovirus is associated with 20% in those aged over 65 years who died of infectious intestinal</w:t>
      </w:r>
      <w:r w:rsidR="00444A21">
        <w:t xml:space="preserve"> disease</w:t>
      </w:r>
      <w:r w:rsidR="00E471F3">
        <w:t>, and that 13% of deaths caused by non-infectious intestinal disease</w:t>
      </w:r>
      <w:r w:rsidR="00062BA7">
        <w:fldChar w:fldCharType="begin"/>
      </w:r>
      <w:r w:rsidR="0050277F">
        <w:instrText xml:space="preserve"> ADDIN EN.CITE &lt;EndNote&gt;&lt;Cite&gt;&lt;Author&gt;Harris&lt;/Author&gt;&lt;Year&gt;2008&lt;/Year&gt;&lt;RecNum&gt;267&lt;/RecNum&gt;&lt;DisplayText&gt;&lt;style face="superscript"&gt;61&lt;/style&gt;&lt;/DisplayText&gt;&lt;record&gt;&lt;rec-number&gt;267&lt;/rec-number&gt;&lt;foreign-keys&gt;&lt;key app="EN" db-id="d2psw55r2ew9zrep2vpx2rek09z0rawzwe5e" timestamp="1497270369"&gt;267&lt;/key&gt;&lt;/foreign-keys&gt;&lt;ref-type name="Journal Article"&gt;17&lt;/ref-type&gt;&lt;contributors&gt;&lt;authors&gt;&lt;author&gt;Harris, J. P.&lt;/author&gt;&lt;author&gt;Edmunds, W. J.&lt;/author&gt;&lt;author&gt;Pebody, R.&lt;/author&gt;&lt;author&gt;Brown, D. W.&lt;/author&gt;&lt;author&gt;Lopman, B. A.&lt;/author&gt;&lt;/authors&gt;&lt;/contributors&gt;&lt;auth-address&gt;Centre for Infections, GEZI, Health Protection Agency, London, UK. john.harris@hpa.org.uk&lt;/auth-address&gt;&lt;titles&gt;&lt;title&gt;Deaths from norovirus among the elderly, England and Wales&lt;/title&gt;&lt;secondary-title&gt;Emerg Infect Dis&lt;/secondary-title&gt;&lt;/titles&gt;&lt;periodical&gt;&lt;full-title&gt;Emerg Infect Dis&lt;/full-title&gt;&lt;/periodical&gt;&lt;pages&gt;1546-52&lt;/pages&gt;&lt;volume&gt;14&lt;/volume&gt;&lt;number&gt;10&lt;/number&gt;&lt;keywords&gt;&lt;keyword&gt;Aged&lt;/keyword&gt;&lt;keyword&gt;Caliciviridae Infections/*mortality&lt;/keyword&gt;&lt;keyword&gt;Disease Outbreaks/statistics &amp;amp; numerical data&lt;/keyword&gt;&lt;keyword&gt;England/epidemiology&lt;/keyword&gt;&lt;keyword&gt;Female&lt;/keyword&gt;&lt;keyword&gt;Gastroenteritis/*mortality&lt;/keyword&gt;&lt;keyword&gt;Humans&lt;/keyword&gt;&lt;keyword&gt;Male&lt;/keyword&gt;&lt;keyword&gt;Models, Statistical&lt;/keyword&gt;&lt;keyword&gt;*Norovirus&lt;/keyword&gt;&lt;keyword&gt;Regression Analysis&lt;/keyword&gt;&lt;keyword&gt;Seasons&lt;/keyword&gt;&lt;keyword&gt;Wales/epidemiology&lt;/keyword&gt;&lt;/keywords&gt;&lt;dates&gt;&lt;year&gt;2008&lt;/year&gt;&lt;pub-dates&gt;&lt;date&gt;Oct&lt;/date&gt;&lt;/pub-dates&gt;&lt;/dates&gt;&lt;isbn&gt;1080-6059 (Electronic)&amp;#xD;1080-6040 (Linking)&lt;/isbn&gt;&lt;accession-num&gt;18826817&lt;/accession-num&gt;&lt;urls&gt;&lt;related-urls&gt;&lt;url&gt;https://www.ncbi.nlm.nih.gov/pubmed/18826817&lt;/url&gt;&lt;/related-urls&gt;&lt;/urls&gt;&lt;custom2&gt;PMC2609872&lt;/custom2&gt;&lt;electronic-resource-num&gt;10.3201/eid1410.080188&lt;/electronic-resource-num&gt;&lt;/record&gt;&lt;/Cite&gt;&lt;/EndNote&gt;</w:instrText>
      </w:r>
      <w:r w:rsidR="00062BA7">
        <w:fldChar w:fldCharType="separate"/>
      </w:r>
      <w:r w:rsidR="0050277F" w:rsidRPr="0050277F">
        <w:rPr>
          <w:noProof/>
          <w:vertAlign w:val="superscript"/>
        </w:rPr>
        <w:t>61</w:t>
      </w:r>
      <w:r w:rsidR="00062BA7">
        <w:fldChar w:fldCharType="end"/>
      </w:r>
      <w:r w:rsidR="00062BA7">
        <w:t>.</w:t>
      </w:r>
    </w:p>
    <w:p w14:paraId="1AD82985" w14:textId="5A41AFAE" w:rsidR="00213263" w:rsidRDefault="00213263" w:rsidP="00BB3078">
      <w:pPr>
        <w:spacing w:line="360" w:lineRule="auto"/>
        <w:jc w:val="both"/>
      </w:pPr>
      <w:r>
        <w:t>Public Health England have conducted surveillance of gastrointestinal disease outbreaks since 1992</w:t>
      </w:r>
      <w:r w:rsidR="00062BA7">
        <w:fldChar w:fldCharType="begin"/>
      </w:r>
      <w:r w:rsidR="0050277F">
        <w:instrText xml:space="preserve"> ADDIN EN.CITE &lt;EndNote&gt;&lt;Cite&gt;&lt;Author&gt;Wall&lt;/Author&gt;&lt;Year&gt;1996&lt;/Year&gt;&lt;RecNum&gt;279&lt;/RecNum&gt;&lt;DisplayText&gt;&lt;style face="superscript"&gt;62&lt;/style&gt;&lt;/DisplayText&gt;&lt;record&gt;&lt;rec-number&gt;279&lt;/rec-number&gt;&lt;foreign-keys&gt;&lt;key app="EN" db-id="d2psw55r2ew9zrep2vpx2rek09z0rawzwe5e" timestamp="1497270449"&gt;279&lt;/key&gt;&lt;/foreign-keys&gt;&lt;ref-type name="Journal Article"&gt;17&lt;/ref-type&gt;&lt;contributors&gt;&lt;authors&gt;&lt;author&gt;Wall, P. G.&lt;/author&gt;&lt;author&gt;de Louvois, J.&lt;/author&gt;&lt;author&gt;Gilbert, R. J.&lt;/author&gt;&lt;author&gt;Rowe, B.&lt;/author&gt;&lt;/authors&gt;&lt;/contributors&gt;&lt;titles&gt;&lt;title&gt;Food poisoning: notifications, laboratory reports, and outbreaks--where do the statistics come from and what do they mean?&lt;/title&gt;&lt;secondary-title&gt;Commun Dis Rep CDR Rev&lt;/secondary-title&gt;&lt;/titles&gt;&lt;periodical&gt;&lt;full-title&gt;Commun Dis Rep CDR Rev&lt;/full-title&gt;&lt;/periodical&gt;&lt;pages&gt;R93-100&lt;/pages&gt;&lt;volume&gt;6&lt;/volume&gt;&lt;number&gt;7&lt;/number&gt;&lt;keywords&gt;&lt;keyword&gt;*Communicable Disease Control&lt;/keyword&gt;&lt;keyword&gt;*Data Collection&lt;/keyword&gt;&lt;keyword&gt;*Data Interpretation, Statistical&lt;/keyword&gt;&lt;keyword&gt;*Disease Outbreaks&lt;/keyword&gt;&lt;keyword&gt;England&lt;/keyword&gt;&lt;keyword&gt;*Foodborne Diseases/epidemiology&lt;/keyword&gt;&lt;keyword&gt;Government Agencies&lt;/keyword&gt;&lt;keyword&gt;Humans&lt;/keyword&gt;&lt;keyword&gt;*Laboratories&lt;/keyword&gt;&lt;keyword&gt;*Statistics as Topic&lt;/keyword&gt;&lt;keyword&gt;Wales&lt;/keyword&gt;&lt;/keywords&gt;&lt;dates&gt;&lt;year&gt;1996&lt;/year&gt;&lt;pub-dates&gt;&lt;date&gt;Jun 21&lt;/date&gt;&lt;/pub-dates&gt;&lt;/dates&gt;&lt;isbn&gt;1350-9349 (Print)&amp;#xD;1350-9349 (Linking)&lt;/isbn&gt;&lt;accession-num&gt;8680502&lt;/accession-num&gt;&lt;urls&gt;&lt;related-urls&gt;&lt;url&gt;https://www.ncbi.nlm.nih.gov/pubmed/8680502&lt;/url&gt;&lt;/related-urls&gt;&lt;/urls&gt;&lt;/record&gt;&lt;/Cite&gt;&lt;/EndNote&gt;</w:instrText>
      </w:r>
      <w:r w:rsidR="00062BA7">
        <w:fldChar w:fldCharType="separate"/>
      </w:r>
      <w:r w:rsidR="0050277F" w:rsidRPr="0050277F">
        <w:rPr>
          <w:noProof/>
          <w:vertAlign w:val="superscript"/>
        </w:rPr>
        <w:t>62</w:t>
      </w:r>
      <w:r w:rsidR="00062BA7">
        <w:fldChar w:fldCharType="end"/>
      </w:r>
      <w:r>
        <w:t xml:space="preserve">. </w:t>
      </w:r>
      <w:r w:rsidR="00BB3078">
        <w:t xml:space="preserve">Analysis of the first nine years of data </w:t>
      </w:r>
      <w:r w:rsidR="00444A21">
        <w:t>highlighted</w:t>
      </w:r>
      <w:r w:rsidR="00BB3078">
        <w:t xml:space="preserve"> the importance of norovirus outbreaks in hospitals</w:t>
      </w:r>
      <w:r w:rsidR="00444A21">
        <w:t>;</w:t>
      </w:r>
      <w:r w:rsidR="00C42733">
        <w:t xml:space="preserve"> over 80% of all reported outbreaks in hospitals were suspected or confirmed as norovirus, and 25% of all general outbreaks occurred in </w:t>
      </w:r>
      <w:r w:rsidR="00E97711">
        <w:t>hospitals</w:t>
      </w:r>
      <w:r w:rsidR="00062BA7">
        <w:fldChar w:fldCharType="begin"/>
      </w:r>
      <w:r w:rsidR="00084F90">
        <w:instrText xml:space="preserve"> ADDIN EN.CITE &lt;EndNote&gt;&lt;Cite&gt;&lt;Author&gt;Harris&lt;/Author&gt;&lt;Year&gt;2014&lt;/Year&gt;&lt;RecNum&gt;93&lt;/RecNum&gt;&lt;DisplayText&gt;&lt;style face="superscript"&gt;63&lt;/style&gt;&lt;/DisplayText&gt;&lt;record&gt;&lt;rec-number&gt;93&lt;/rec-number&gt;&lt;foreign-keys&gt;&lt;key app="EN" db-id="d2psw55r2ew9zrep2vpx2rek09z0rawzwe5e" timestamp="1495625427"&gt;93&lt;/key&gt;&lt;/foreign-keys&gt;&lt;ref-type name="Journal Article"&gt;17&lt;/ref-type&gt;&lt;contributors&gt;&lt;authors&gt;&lt;author&gt;Harris, J. P.&lt;/author&gt;&lt;author&gt;Adams, N. L.&lt;/author&gt;&lt;author&gt;Lopman, B. A.&lt;/author&gt;&lt;author&gt;Allen, D. J.&lt;/author&gt;&lt;author&gt;Adak, G. K.&lt;/author&gt;&lt;/authors&gt;&lt;/contributors&gt;&lt;auth-address&gt;Gastrointestinal, Emerging and Zoonotic Infections Department, Health Protection Services Colindale,Health Protection Agency,Colindale, London,UK.&amp;#xD;Virus Reference Department,Health Protection Agency,Colindale, London,UK.&lt;/auth-address&gt;&lt;titles&gt;&lt;title&gt;The development of Web-based surveillance provides new insights into the burden of norovirus outbreaks in hospitals in England&lt;/title&gt;&lt;secondary-title&gt;Epidemiol Infect&lt;/secondary-title&gt;&lt;/titles&gt;&lt;periodical&gt;&lt;full-title&gt;Epidemiol Infect&lt;/full-title&gt;&lt;/periodical&gt;&lt;pages&gt;1590-8&lt;/pages&gt;&lt;volume&gt;142&lt;/volume&gt;&lt;number&gt;8&lt;/number&gt;&lt;keywords&gt;&lt;keyword&gt;Caliciviridae Infections/*epidemiology&lt;/keyword&gt;&lt;keyword&gt;*Disease Outbreaks&lt;/keyword&gt;&lt;keyword&gt;England/epidemiology&lt;/keyword&gt;&lt;keyword&gt;*Epidemiological Monitoring&lt;/keyword&gt;&lt;keyword&gt;Health Personnel&lt;/keyword&gt;&lt;keyword&gt;Hospitals&lt;/keyword&gt;&lt;keyword&gt;Humans&lt;/keyword&gt;&lt;keyword&gt;Inpatients&lt;/keyword&gt;&lt;keyword&gt;*Internet&lt;/keyword&gt;&lt;keyword&gt;Norovirus/*isolation &amp;amp; purification&lt;/keyword&gt;&lt;/keywords&gt;&lt;dates&gt;&lt;year&gt;2014&lt;/year&gt;&lt;pub-dates&gt;&lt;date&gt;Aug&lt;/date&gt;&lt;/pub-dates&gt;&lt;/dates&gt;&lt;isbn&gt;1469-4409 (Electronic)&amp;#xD;0950-2688 (Linking)&lt;/isbn&gt;&lt;accession-num&gt;24230984&lt;/accession-num&gt;&lt;urls&gt;&lt;related-urls&gt;&lt;url&gt;https://www.ncbi.nlm.nih.gov/pubmed/24230984&lt;/url&gt;&lt;/related-urls&gt;&lt;/urls&gt;&lt;electronic-resource-num&gt;10.1017/S0950268813002896&lt;/electronic-resource-num&gt;&lt;/record&gt;&lt;/Cite&gt;&lt;/EndNote&gt;</w:instrText>
      </w:r>
      <w:r w:rsidR="00062BA7">
        <w:fldChar w:fldCharType="separate"/>
      </w:r>
      <w:r w:rsidR="0050277F" w:rsidRPr="0050277F">
        <w:rPr>
          <w:noProof/>
          <w:vertAlign w:val="superscript"/>
        </w:rPr>
        <w:t>63</w:t>
      </w:r>
      <w:r w:rsidR="00062BA7">
        <w:fldChar w:fldCharType="end"/>
      </w:r>
      <w:r w:rsidR="00E97711">
        <w:t>.</w:t>
      </w:r>
    </w:p>
    <w:p w14:paraId="66AB9D31" w14:textId="77777777" w:rsidR="00DA24E6" w:rsidRPr="00D7598F" w:rsidRDefault="00DA24E6" w:rsidP="00BB3078">
      <w:pPr>
        <w:spacing w:line="360" w:lineRule="auto"/>
        <w:jc w:val="both"/>
      </w:pPr>
    </w:p>
    <w:p w14:paraId="41CCB00B" w14:textId="77777777" w:rsidR="00931B0F" w:rsidRDefault="00931B0F" w:rsidP="00851ABF">
      <w:pPr>
        <w:jc w:val="both"/>
        <w:rPr>
          <w:b/>
        </w:rPr>
      </w:pPr>
      <w:r>
        <w:rPr>
          <w:b/>
        </w:rPr>
        <w:t>Recent developments</w:t>
      </w:r>
    </w:p>
    <w:p w14:paraId="625A62F8" w14:textId="77777777" w:rsidR="00DA24E6" w:rsidRDefault="00DA24E6" w:rsidP="00851ABF">
      <w:pPr>
        <w:spacing w:line="360" w:lineRule="auto"/>
        <w:jc w:val="both"/>
        <w:rPr>
          <w:i/>
        </w:rPr>
      </w:pPr>
    </w:p>
    <w:p w14:paraId="0E9C44E9" w14:textId="47F02223" w:rsidR="00AE5F35" w:rsidRPr="00AE5F35" w:rsidRDefault="00AE5F35" w:rsidP="00851ABF">
      <w:pPr>
        <w:spacing w:line="360" w:lineRule="auto"/>
        <w:jc w:val="both"/>
        <w:rPr>
          <w:i/>
        </w:rPr>
      </w:pPr>
      <w:r>
        <w:rPr>
          <w:i/>
        </w:rPr>
        <w:t>Surveillance</w:t>
      </w:r>
    </w:p>
    <w:p w14:paraId="71BDA6A2" w14:textId="6B2242F0" w:rsidR="00931B0F" w:rsidRDefault="00C42733" w:rsidP="00851ABF">
      <w:pPr>
        <w:spacing w:line="360" w:lineRule="auto"/>
        <w:jc w:val="both"/>
      </w:pPr>
      <w:r>
        <w:t xml:space="preserve">Since the recognition of the importance of norovirus as a cause of GI disease </w:t>
      </w:r>
      <w:r w:rsidR="00444A21">
        <w:t xml:space="preserve">a </w:t>
      </w:r>
      <w:r>
        <w:t xml:space="preserve">more detailed </w:t>
      </w:r>
      <w:r w:rsidR="004400CC">
        <w:t xml:space="preserve">online </w:t>
      </w:r>
      <w:r>
        <w:t xml:space="preserve">surveillance </w:t>
      </w:r>
      <w:r w:rsidR="004400CC">
        <w:t xml:space="preserve">system </w:t>
      </w:r>
      <w:r>
        <w:t>was set up in 2009</w:t>
      </w:r>
      <w:r w:rsidR="00062BA7">
        <w:fldChar w:fldCharType="begin"/>
      </w:r>
      <w:r w:rsidR="00084F90">
        <w:instrText xml:space="preserve"> ADDIN EN.CITE &lt;EndNote&gt;&lt;Cite&gt;&lt;Author&gt;Harris&lt;/Author&gt;&lt;Year&gt;2014&lt;/Year&gt;&lt;RecNum&gt;93&lt;/RecNum&gt;&lt;DisplayText&gt;&lt;style face="superscript"&gt;63&lt;/style&gt;&lt;/DisplayText&gt;&lt;record&gt;&lt;rec-number&gt;93&lt;/rec-number&gt;&lt;foreign-keys&gt;&lt;key app="EN" db-id="d2psw55r2ew9zrep2vpx2rek09z0rawzwe5e" timestamp="1495625427"&gt;93&lt;/key&gt;&lt;/foreign-keys&gt;&lt;ref-type name="Journal Article"&gt;17&lt;/ref-type&gt;&lt;contributors&gt;&lt;authors&gt;&lt;author&gt;Harris, J. P.&lt;/author&gt;&lt;author&gt;Adams, N. L.&lt;/author&gt;&lt;author&gt;Lopman, B. A.&lt;/author&gt;&lt;author&gt;Allen, D. J.&lt;/author&gt;&lt;author&gt;Adak, G. K.&lt;/author&gt;&lt;/authors&gt;&lt;/contributors&gt;&lt;auth-address&gt;Gastrointestinal, Emerging and Zoonotic Infections Department, Health Protection Services Colindale,Health Protection Agency,Colindale, London,UK.&amp;#xD;Virus Reference Department,Health Protection Agency,Colindale, London,UK.&lt;/auth-address&gt;&lt;titles&gt;&lt;title&gt;The development of Web-based surveillance provides new insights into the burden of norovirus outbreaks in hospitals in England&lt;/title&gt;&lt;secondary-title&gt;Epidemiol Infect&lt;/secondary-title&gt;&lt;/titles&gt;&lt;periodical&gt;&lt;full-title&gt;Epidemiol Infect&lt;/full-title&gt;&lt;/periodical&gt;&lt;pages&gt;1590-8&lt;/pages&gt;&lt;volume&gt;142&lt;/volume&gt;&lt;number&gt;8&lt;/number&gt;&lt;keywords&gt;&lt;keyword&gt;Caliciviridae Infections/*epidemiology&lt;/keyword&gt;&lt;keyword&gt;*Disease Outbreaks&lt;/keyword&gt;&lt;keyword&gt;England/epidemiology&lt;/keyword&gt;&lt;keyword&gt;*Epidemiological Monitoring&lt;/keyword&gt;&lt;keyword&gt;Health Personnel&lt;/keyword&gt;&lt;keyword&gt;Hospitals&lt;/keyword&gt;&lt;keyword&gt;Humans&lt;/keyword&gt;&lt;keyword&gt;Inpatients&lt;/keyword&gt;&lt;keyword&gt;*Internet&lt;/keyword&gt;&lt;keyword&gt;Norovirus/*isolation &amp;amp; purification&lt;/keyword&gt;&lt;/keywords&gt;&lt;dates&gt;&lt;year&gt;2014&lt;/year&gt;&lt;pub-dates&gt;&lt;date&gt;Aug&lt;/date&gt;&lt;/pub-dates&gt;&lt;/dates&gt;&lt;isbn&gt;1469-4409 (Electronic)&amp;#xD;0950-2688 (Linking)&lt;/isbn&gt;&lt;accession-num&gt;24230984&lt;/accession-num&gt;&lt;urls&gt;&lt;related-urls&gt;&lt;url&gt;https://www.ncbi.nlm.nih.gov/pubmed/24230984&lt;/url&gt;&lt;/related-urls&gt;&lt;/urls&gt;&lt;electronic-resource-num&gt;10.1017/S0950268813002896&lt;/electronic-resource-num&gt;&lt;/record&gt;&lt;/Cite&gt;&lt;/EndNote&gt;</w:instrText>
      </w:r>
      <w:r w:rsidR="00062BA7">
        <w:fldChar w:fldCharType="separate"/>
      </w:r>
      <w:r w:rsidR="0050277F" w:rsidRPr="0050277F">
        <w:rPr>
          <w:noProof/>
          <w:vertAlign w:val="superscript"/>
        </w:rPr>
        <w:t>63</w:t>
      </w:r>
      <w:r w:rsidR="00062BA7">
        <w:fldChar w:fldCharType="end"/>
      </w:r>
      <w:r>
        <w:t xml:space="preserve">. </w:t>
      </w:r>
      <w:r w:rsidR="004400CC">
        <w:t>The online system increased ascertainment of outbreaks in hospitals, with more outbreaks reported in the first year than the whole of the preceding system</w:t>
      </w:r>
      <w:r w:rsidR="00062BA7">
        <w:fldChar w:fldCharType="begin"/>
      </w:r>
      <w:r w:rsidR="00084F90">
        <w:instrText xml:space="preserve"> ADDIN EN.CITE &lt;EndNote&gt;&lt;Cite&gt;&lt;Author&gt;Harris&lt;/Author&gt;&lt;Year&gt;2014&lt;/Year&gt;&lt;RecNum&gt;93&lt;/RecNum&gt;&lt;DisplayText&gt;&lt;style face="superscript"&gt;63&lt;/style&gt;&lt;/DisplayText&gt;&lt;record&gt;&lt;rec-number&gt;93&lt;/rec-number&gt;&lt;foreign-keys&gt;&lt;key app="EN" db-id="d2psw55r2ew9zrep2vpx2rek09z0rawzwe5e" timestamp="1495625427"&gt;93&lt;/key&gt;&lt;/foreign-keys&gt;&lt;ref-type name="Journal Article"&gt;17&lt;/ref-type&gt;&lt;contributors&gt;&lt;authors&gt;&lt;author&gt;Harris, J. P.&lt;/author&gt;&lt;author&gt;Adams, N. L.&lt;/author&gt;&lt;author&gt;Lopman, B. A.&lt;/author&gt;&lt;author&gt;Allen, D. J.&lt;/author&gt;&lt;author&gt;Adak, G. K.&lt;/author&gt;&lt;/authors&gt;&lt;/contributors&gt;&lt;auth-address&gt;Gastrointestinal, Emerging and Zoonotic Infections Department, Health Protection Services Colindale,Health Protection Agency,Colindale, London,UK.&amp;#xD;Virus Reference Department,Health Protection Agency,Colindale, London,UK.&lt;/auth-address&gt;&lt;titles&gt;&lt;title&gt;The development of Web-based surveillance provides new insights into the burden of norovirus outbreaks in hospitals in England&lt;/title&gt;&lt;secondary-title&gt;Epidemiol Infect&lt;/secondary-title&gt;&lt;/titles&gt;&lt;periodical&gt;&lt;full-title&gt;Epidemiol Infect&lt;/full-title&gt;&lt;/periodical&gt;&lt;pages&gt;1590-8&lt;/pages&gt;&lt;volume&gt;142&lt;/volume&gt;&lt;number&gt;8&lt;/number&gt;&lt;keywords&gt;&lt;keyword&gt;Caliciviridae Infections/*epidemiology&lt;/keyword&gt;&lt;keyword&gt;*Disease Outbreaks&lt;/keyword&gt;&lt;keyword&gt;England/epidemiology&lt;/keyword&gt;&lt;keyword&gt;*Epidemiological Monitoring&lt;/keyword&gt;&lt;keyword&gt;Health Personnel&lt;/keyword&gt;&lt;keyword&gt;Hospitals&lt;/keyword&gt;&lt;keyword&gt;Humans&lt;/keyword&gt;&lt;keyword&gt;Inpatients&lt;/keyword&gt;&lt;keyword&gt;*Internet&lt;/keyword&gt;&lt;keyword&gt;Norovirus/*isolation &amp;amp; purification&lt;/keyword&gt;&lt;/keywords&gt;&lt;dates&gt;&lt;year&gt;2014&lt;/year&gt;&lt;pub-dates&gt;&lt;date&gt;Aug&lt;/date&gt;&lt;/pub-dates&gt;&lt;/dates&gt;&lt;isbn&gt;1469-4409 (Electronic)&amp;#xD;0950-2688 (Linking)&lt;/isbn&gt;&lt;accession-num&gt;24230984&lt;/accession-num&gt;&lt;urls&gt;&lt;related-urls&gt;&lt;url&gt;https://www.ncbi.nlm.nih.gov/pubmed/24230984&lt;/url&gt;&lt;/related-urls&gt;&lt;/urls&gt;&lt;electronic-resource-num&gt;10.1017/S0950268813002896&lt;/electronic-resource-num&gt;&lt;/record&gt;&lt;/Cite&gt;&lt;/EndNote&gt;</w:instrText>
      </w:r>
      <w:r w:rsidR="00062BA7">
        <w:fldChar w:fldCharType="separate"/>
      </w:r>
      <w:r w:rsidR="0050277F" w:rsidRPr="0050277F">
        <w:rPr>
          <w:noProof/>
          <w:vertAlign w:val="superscript"/>
        </w:rPr>
        <w:t>63</w:t>
      </w:r>
      <w:r w:rsidR="00062BA7">
        <w:fldChar w:fldCharType="end"/>
      </w:r>
      <w:r w:rsidR="004400CC">
        <w:t xml:space="preserve">. </w:t>
      </w:r>
      <w:r w:rsidR="00DE3938">
        <w:t>B</w:t>
      </w:r>
      <w:r w:rsidR="004400CC">
        <w:t>oth systems highlighted the increased activity during the winter months, and the considerable burden it places on NHS hospitals in England. The online system suggests around 13000 patients and 3000 staff are affected each year, moreover, almost 9000 bed days are lost because of restrictions to admissions during outbreaks</w:t>
      </w:r>
      <w:r w:rsidR="00062BA7">
        <w:fldChar w:fldCharType="begin"/>
      </w:r>
      <w:r w:rsidR="00084F90">
        <w:instrText xml:space="preserve"> ADDIN EN.CITE &lt;EndNote&gt;&lt;Cite&gt;&lt;Author&gt;Harris&lt;/Author&gt;&lt;Year&gt;2014&lt;/Year&gt;&lt;RecNum&gt;93&lt;/RecNum&gt;&lt;DisplayText&gt;&lt;style face="superscript"&gt;63&lt;/style&gt;&lt;/DisplayText&gt;&lt;record&gt;&lt;rec-number&gt;93&lt;/rec-number&gt;&lt;foreign-keys&gt;&lt;key app="EN" db-id="d2psw55r2ew9zrep2vpx2rek09z0rawzwe5e" timestamp="1495625427"&gt;93&lt;/key&gt;&lt;/foreign-keys&gt;&lt;ref-type name="Journal Article"&gt;17&lt;/ref-type&gt;&lt;contributors&gt;&lt;authors&gt;&lt;author&gt;Harris, J. P.&lt;/author&gt;&lt;author&gt;Adams, N. L.&lt;/author&gt;&lt;author&gt;Lopman, B. A.&lt;/author&gt;&lt;author&gt;Allen, D. J.&lt;/author&gt;&lt;author&gt;Adak, G. K.&lt;/author&gt;&lt;/authors&gt;&lt;/contributors&gt;&lt;auth-address&gt;Gastrointestinal, Emerging and Zoonotic Infections Department, Health Protection Services Colindale,Health Protection Agency,Colindale, London,UK.&amp;#xD;Virus Reference Department,Health Protection Agency,Colindale, London,UK.&lt;/auth-address&gt;&lt;titles&gt;&lt;title&gt;The development of Web-based surveillance provides new insights into the burden of norovirus outbreaks in hospitals in England&lt;/title&gt;&lt;secondary-title&gt;Epidemiol Infect&lt;/secondary-title&gt;&lt;/titles&gt;&lt;periodical&gt;&lt;full-title&gt;Epidemiol Infect&lt;/full-title&gt;&lt;/periodical&gt;&lt;pages&gt;1590-8&lt;/pages&gt;&lt;volume&gt;142&lt;/volume&gt;&lt;number&gt;8&lt;/number&gt;&lt;keywords&gt;&lt;keyword&gt;Caliciviridae Infections/*epidemiology&lt;/keyword&gt;&lt;keyword&gt;*Disease Outbreaks&lt;/keyword&gt;&lt;keyword&gt;England/epidemiology&lt;/keyword&gt;&lt;keyword&gt;*Epidemiological Monitoring&lt;/keyword&gt;&lt;keyword&gt;Health Personnel&lt;/keyword&gt;&lt;keyword&gt;Hospitals&lt;/keyword&gt;&lt;keyword&gt;Humans&lt;/keyword&gt;&lt;keyword&gt;Inpatients&lt;/keyword&gt;&lt;keyword&gt;*Internet&lt;/keyword&gt;&lt;keyword&gt;Norovirus/*isolation &amp;amp; purification&lt;/keyword&gt;&lt;/keywords&gt;&lt;dates&gt;&lt;year&gt;2014&lt;/year&gt;&lt;pub-dates&gt;&lt;date&gt;Aug&lt;/date&gt;&lt;/pub-dates&gt;&lt;/dates&gt;&lt;isbn&gt;1469-4409 (Electronic)&amp;#xD;0950-2688 (Linking)&lt;/isbn&gt;&lt;accession-num&gt;24230984&lt;/accession-num&gt;&lt;urls&gt;&lt;related-urls&gt;&lt;url&gt;https://www.ncbi.nlm.nih.gov/pubmed/24230984&lt;/url&gt;&lt;/related-urls&gt;&lt;/urls&gt;&lt;electronic-resource-num&gt;10.1017/S0950268813002896&lt;/electronic-resource-num&gt;&lt;/record&gt;&lt;/Cite&gt;&lt;/EndNote&gt;</w:instrText>
      </w:r>
      <w:r w:rsidR="00062BA7">
        <w:fldChar w:fldCharType="separate"/>
      </w:r>
      <w:r w:rsidR="0050277F" w:rsidRPr="0050277F">
        <w:rPr>
          <w:noProof/>
          <w:vertAlign w:val="superscript"/>
        </w:rPr>
        <w:t>63</w:t>
      </w:r>
      <w:r w:rsidR="00062BA7">
        <w:fldChar w:fldCharType="end"/>
      </w:r>
      <w:r w:rsidR="004400CC">
        <w:t>.</w:t>
      </w:r>
    </w:p>
    <w:p w14:paraId="13AE9475" w14:textId="72180A05" w:rsidR="00DF04DC" w:rsidRDefault="00DF04DC" w:rsidP="00851ABF">
      <w:pPr>
        <w:spacing w:line="360" w:lineRule="auto"/>
        <w:jc w:val="both"/>
      </w:pPr>
      <w:r>
        <w:t>The key to surveillance of norovirus is allying the epidemiology with surveillance of virology. It is often difficult to achieve this</w:t>
      </w:r>
      <w:r w:rsidR="00F203D3">
        <w:t>. R</w:t>
      </w:r>
      <w:r>
        <w:t>ecording the number of outbreaks, and laboratory report</w:t>
      </w:r>
      <w:r w:rsidR="00DE3938">
        <w:t>s</w:t>
      </w:r>
      <w:r w:rsidR="00FB79D6">
        <w:t xml:space="preserve"> indicate</w:t>
      </w:r>
      <w:r w:rsidR="00DE3938">
        <w:t>s</w:t>
      </w:r>
      <w:r w:rsidR="00FB79D6">
        <w:t xml:space="preserve"> levels of infection</w:t>
      </w:r>
      <w:r w:rsidR="00444A21">
        <w:t>, but</w:t>
      </w:r>
      <w:r w:rsidR="00FB79D6">
        <w:t xml:space="preserve"> they cannot</w:t>
      </w:r>
      <w:r>
        <w:t xml:space="preserve"> directly ally this </w:t>
      </w:r>
      <w:r w:rsidR="00FB79D6">
        <w:t>knowledge of circulating strains of</w:t>
      </w:r>
      <w:r>
        <w:t xml:space="preserve"> the virus. The activity recorded in both Public Health England’s hospital outbreak reporting scheme and laboratory reports suggests that seasonal activity varies considerably. The reasons for changes in seasonal activity need unpicking and modelling of changes in the circulating strains of norovirus against laboratory reporting provide</w:t>
      </w:r>
      <w:r w:rsidR="00DE3938">
        <w:t>d</w:t>
      </w:r>
      <w:r>
        <w:t xml:space="preserve"> evidence that modifications within the virus itself leads to changes in the epidemiology. In the autumn/winter of 2012 PHE recorded increase</w:t>
      </w:r>
      <w:r w:rsidR="00DE3938">
        <w:t>d</w:t>
      </w:r>
      <w:r>
        <w:t xml:space="preserve"> levels of norovirus activity</w:t>
      </w:r>
      <w:r w:rsidR="00DE3938">
        <w:t>;</w:t>
      </w:r>
      <w:r>
        <w:t xml:space="preserve"> later attributed to the emergence of the Sydney 2012 strain</w:t>
      </w:r>
      <w:r w:rsidR="00062BA7">
        <w:fldChar w:fldCharType="begin">
          <w:fldData xml:space="preserve">PEVuZE5vdGU+PENpdGU+PEF1dGhvcj5BbGxlbjwvQXV0aG9yPjxZZWFyPjIwMTQ8L1llYXI+PFJl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</w:fldData>
        </w:fldChar>
      </w:r>
      <w:r w:rsidR="00084F90">
        <w:instrText xml:space="preserve"> ADDIN EN.CITE </w:instrText>
      </w:r>
      <w:r w:rsidR="00084F90">
        <w:fldChar w:fldCharType="begin">
          <w:fldData xml:space="preserve">PEVuZE5vdGU+PENpdGU+PEF1dGhvcj5BbGxlbjwvQXV0aG9yPjxZZWFyPjIwMTQ8L1llYXI+PFJl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</w:fldData>
        </w:fldChar>
      </w:r>
      <w:r w:rsidR="00084F90">
        <w:instrText xml:space="preserve"> ADDIN EN.CITE.DATA </w:instrText>
      </w:r>
      <w:r w:rsidR="00084F90">
        <w:fldChar w:fldCharType="end"/>
      </w:r>
      <w:r w:rsidR="00062BA7">
        <w:fldChar w:fldCharType="separate"/>
      </w:r>
      <w:r w:rsidR="005E2B88" w:rsidRPr="005E2B88">
        <w:rPr>
          <w:noProof/>
          <w:vertAlign w:val="superscript"/>
        </w:rPr>
        <w:t>37</w:t>
      </w:r>
      <w:r w:rsidR="00062BA7">
        <w:fldChar w:fldCharType="end"/>
      </w:r>
      <w:r>
        <w:t xml:space="preserve">. </w:t>
      </w:r>
      <w:r w:rsidR="00FB79D6">
        <w:t xml:space="preserve">However, other reasons have been proposed, such as changes in winter conditions such as </w:t>
      </w:r>
      <w:r w:rsidR="00DE3938">
        <w:t xml:space="preserve">falling </w:t>
      </w:r>
      <w:r w:rsidR="00FB79D6">
        <w:t>temperature</w:t>
      </w:r>
      <w:r w:rsidR="00062BA7">
        <w:fldChar w:fldCharType="begin"/>
      </w:r>
      <w:r w:rsidR="00291F05">
        <w:instrText xml:space="preserve"> ADDIN EN.CITE &lt;EndNote&gt;&lt;Cite&gt;&lt;Author&gt;Lopman&lt;/Author&gt;&lt;Year&gt;2009&lt;/Year&gt;&lt;RecNum&gt;288&lt;/RecNum&gt;&lt;DisplayText&gt;&lt;style face="superscript"&gt;64&lt;/style&gt;&lt;/DisplayText&gt;&lt;record&gt;&lt;rec-number&gt;288&lt;/rec-number&gt;&lt;foreign-keys&gt;&lt;key app="EN" db-id="d2psw55r2ew9zrep2vpx2rek09z0rawzwe5e" timestamp="1497270756"&gt;288&lt;/key&gt;&lt;/foreign-keys&gt;&lt;ref-type name="Journal Article"&gt;17&lt;/ref-type&gt;&lt;contributors&gt;&lt;authors&gt;&lt;author&gt;Lopman, B.&lt;/author&gt;&lt;author&gt;Armstrong, B.&lt;/author&gt;&lt;author&gt;Atchison, C.&lt;/author&gt;&lt;author&gt;Gray, J. J.&lt;/author&gt;&lt;/authors&gt;&lt;/contributors&gt;&lt;auth-address&gt;Gastrointestinal, Emerging and Zoonotic Infections Department, Centre for Infections, Health Protection Agency, London, United Kingdom. ben.lopman@hpa.org.uk&lt;/auth-address&gt;&lt;titles&gt;&lt;title&gt;Host, weather and virological factors drive norovirus epidemiology: time-series analysis of laboratory surveillance data in England and Wales&lt;/title&gt;&lt;secondary-title&gt;PLoS One&lt;/secondary-title&gt;&lt;/titles&gt;&lt;periodical&gt;&lt;full-title&gt;PLoS One&lt;/full-title&gt;&lt;/periodical&gt;&lt;pages&gt;e6671&lt;/pages&gt;&lt;volume&gt;4&lt;/volume&gt;&lt;number&gt;8&lt;/number&gt;&lt;keywords&gt;&lt;keyword&gt;Caliciviridae Infections/*epidemiology/virology&lt;/keyword&gt;&lt;keyword&gt;Confounding Factors (Epidemiology)&lt;/keyword&gt;&lt;keyword&gt;England/epidemiology&lt;/keyword&gt;&lt;keyword&gt;Gastroenteritis/*epidemiology/virology&lt;/keyword&gt;&lt;keyword&gt;*Host-Pathogen Interactions&lt;/keyword&gt;&lt;keyword&gt;Humans&lt;/keyword&gt;&lt;keyword&gt;Norovirus/*pathogenicity&lt;/keyword&gt;&lt;keyword&gt;Poisson Distribution&lt;/keyword&gt;&lt;keyword&gt;*Population Surveillance&lt;/keyword&gt;&lt;keyword&gt;Wales/epidemiology&lt;/keyword&gt;&lt;keyword&gt;*Weather&lt;/keyword&gt;&lt;/keywords&gt;&lt;dates&gt;&lt;year&gt;2009&lt;/year&gt;&lt;pub-dates&gt;&lt;date&gt;Aug 24&lt;/date&gt;&lt;/pub-dates&gt;&lt;/dates&gt;&lt;isbn&gt;1932-6203 (Electronic)&amp;#xD;1932-6203 (Linking)&lt;/isbn&gt;&lt;accession-num&gt;19701458&lt;/accession-num&gt;&lt;urls&gt;&lt;related-urls&gt;&lt;url&gt;https://www.ncbi.nlm.nih.gov/pubmed/19701458&lt;/url&gt;&lt;/related-urls&gt;&lt;/urls&gt;&lt;custom2&gt;PMC2726937&lt;/custom2&gt;&lt;electronic-resource-num&gt;10.1371/journal.pone.0006671&lt;/electronic-resource-num&gt;&lt;/record&gt;&lt;/Cite&gt;&lt;/EndNote&gt;</w:instrText>
      </w:r>
      <w:r w:rsidR="00062BA7">
        <w:fldChar w:fldCharType="separate"/>
      </w:r>
      <w:r w:rsidR="00291F05" w:rsidRPr="00291F05">
        <w:rPr>
          <w:noProof/>
          <w:vertAlign w:val="superscript"/>
        </w:rPr>
        <w:t>64</w:t>
      </w:r>
      <w:r w:rsidR="00062BA7">
        <w:fldChar w:fldCharType="end"/>
      </w:r>
      <w:r w:rsidR="00FB79D6">
        <w:t>.</w:t>
      </w:r>
    </w:p>
    <w:p w14:paraId="2B820CDE" w14:textId="7C3271C0" w:rsidR="00750B77" w:rsidRDefault="00750B77" w:rsidP="00851ABF">
      <w:pPr>
        <w:spacing w:line="360" w:lineRule="auto"/>
        <w:jc w:val="both"/>
      </w:pPr>
      <w:r>
        <w:t>Given the difficulty in surveillance of norovirus infections from direct sources, other developments need to be explored</w:t>
      </w:r>
      <w:r w:rsidR="00DE3938">
        <w:t>.</w:t>
      </w:r>
      <w:r>
        <w:t xml:space="preserve"> </w:t>
      </w:r>
      <w:r w:rsidR="00DE3938">
        <w:t>F</w:t>
      </w:r>
      <w:r>
        <w:t>or example</w:t>
      </w:r>
      <w:r w:rsidR="00DE3938">
        <w:t>,</w:t>
      </w:r>
      <w:r>
        <w:t xml:space="preserve"> social media could provide early indications of increasing activity.</w:t>
      </w:r>
      <w:r w:rsidR="001779DC">
        <w:t xml:space="preserve"> There </w:t>
      </w:r>
      <w:r w:rsidR="001779DC">
        <w:lastRenderedPageBreak/>
        <w:t>are a</w:t>
      </w:r>
      <w:r w:rsidR="009550F8">
        <w:t xml:space="preserve"> number</w:t>
      </w:r>
      <w:r w:rsidR="001779DC">
        <w:t xml:space="preserve"> of publications looking at the use of internet search and social media postings to provide information on increased disease activity</w:t>
      </w:r>
      <w:r w:rsidR="00062BA7">
        <w:fldChar w:fldCharType="begin">
          <w:fldData xml:space="preserve">PEVuZE5vdGU+PENpdGU+PEF1dGhvcj5DaG9pPC9BdXRob3I+PFllYXI+MjAxNjwvWWVhcj48UmVj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</w:fldData>
        </w:fldChar>
      </w:r>
      <w:r w:rsidR="00084F90">
        <w:instrText xml:space="preserve"> ADDIN EN.CITE </w:instrText>
      </w:r>
      <w:r w:rsidR="00084F90">
        <w:fldChar w:fldCharType="begin">
          <w:fldData xml:space="preserve">PEVuZE5vdGU+PENpdGU+PEF1dGhvcj5DaG9pPC9BdXRob3I+PFllYXI+MjAxNjwvWWVhcj48UmVj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</w:fldData>
        </w:fldChar>
      </w:r>
      <w:r w:rsidR="00084F90">
        <w:instrText xml:space="preserve"> ADDIN EN.CITE.DATA </w:instrText>
      </w:r>
      <w:r w:rsidR="00084F90">
        <w:fldChar w:fldCharType="end"/>
      </w:r>
      <w:r w:rsidR="00062BA7">
        <w:fldChar w:fldCharType="separate"/>
      </w:r>
      <w:r w:rsidR="00291F05" w:rsidRPr="00291F05">
        <w:rPr>
          <w:noProof/>
          <w:vertAlign w:val="superscript"/>
        </w:rPr>
        <w:t>65-67</w:t>
      </w:r>
      <w:r w:rsidR="00062BA7">
        <w:fldChar w:fldCharType="end"/>
      </w:r>
      <w:r w:rsidR="00E20B40">
        <w:t>. Other forms of syndromic surveillance have been used such as the use of telephone helpline data to map diarrhoea and vomiting</w:t>
      </w:r>
      <w:r w:rsidR="00147C34">
        <w:fldChar w:fldCharType="begin">
          <w:fldData xml:space="preserve">PEVuZE5vdGU+PENpdGU+PEF1dGhvcj5Mb3ZlcmlkZ2U8L0F1dGhvcj48WWVhcj4yMDEwPC9ZZWFy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</w:fldData>
        </w:fldChar>
      </w:r>
      <w:r w:rsidR="00291F05">
        <w:instrText xml:space="preserve"> ADDIN EN.CITE </w:instrText>
      </w:r>
      <w:r w:rsidR="00291F05">
        <w:fldChar w:fldCharType="begin">
          <w:fldData xml:space="preserve">PEVuZE5vdGU+PENpdGU+PEF1dGhvcj5Mb3ZlcmlkZ2U8L0F1dGhvcj48WWVhcj4yMDEwPC9ZZWFy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</w:fldData>
        </w:fldChar>
      </w:r>
      <w:r w:rsidR="00291F05">
        <w:instrText xml:space="preserve"> ADDIN EN.CITE.DATA </w:instrText>
      </w:r>
      <w:r w:rsidR="00291F05">
        <w:fldChar w:fldCharType="end"/>
      </w:r>
      <w:r w:rsidR="00147C34">
        <w:fldChar w:fldCharType="separate"/>
      </w:r>
      <w:r w:rsidR="00291F05" w:rsidRPr="00291F05">
        <w:rPr>
          <w:noProof/>
          <w:vertAlign w:val="superscript"/>
        </w:rPr>
        <w:t>68</w:t>
      </w:r>
      <w:r w:rsidR="00147C34">
        <w:fldChar w:fldCharType="end"/>
      </w:r>
      <w:r w:rsidR="00E20B40">
        <w:t xml:space="preserve">, difficulties with this approach fall mainly on disentangling the causes of the illness from syndromes (diarrhoea and vomiting). Norovirus is not the only cause of D&amp;V and has a seasonality similar to that of rotavirus, similarly </w:t>
      </w:r>
      <w:proofErr w:type="spellStart"/>
      <w:r w:rsidR="00E20B40">
        <w:t>sapovirus</w:t>
      </w:r>
      <w:proofErr w:type="spellEnd"/>
      <w:r w:rsidR="00E20B40">
        <w:t xml:space="preserve"> has similar illness characteristics to norovirus.</w:t>
      </w:r>
    </w:p>
    <w:p w14:paraId="387E74C4" w14:textId="77777777" w:rsidR="00DA2A0F" w:rsidRDefault="00DA2A0F" w:rsidP="00851ABF">
      <w:pPr>
        <w:spacing w:line="360" w:lineRule="auto"/>
        <w:jc w:val="both"/>
        <w:rPr>
          <w:i/>
        </w:rPr>
      </w:pPr>
    </w:p>
    <w:p w14:paraId="7EE2520B" w14:textId="4160A18A" w:rsidR="00AE5F35" w:rsidRPr="00AE5F35" w:rsidRDefault="00AE5F35" w:rsidP="00851ABF">
      <w:pPr>
        <w:spacing w:line="360" w:lineRule="auto"/>
        <w:jc w:val="both"/>
        <w:rPr>
          <w:i/>
        </w:rPr>
      </w:pPr>
      <w:r>
        <w:rPr>
          <w:i/>
        </w:rPr>
        <w:t>Virus culture</w:t>
      </w:r>
      <w:r w:rsidR="00DA2A0F">
        <w:rPr>
          <w:i/>
        </w:rPr>
        <w:t xml:space="preserve"> systems</w:t>
      </w:r>
    </w:p>
    <w:p w14:paraId="648A5CBA" w14:textId="358A153F" w:rsidR="00931B0F" w:rsidRDefault="00F73478" w:rsidP="00851ABF">
      <w:pPr>
        <w:spacing w:line="360" w:lineRule="auto"/>
        <w:jc w:val="both"/>
      </w:pPr>
      <w:r>
        <w:t>U</w:t>
      </w:r>
      <w:r w:rsidR="00084F90">
        <w:t>nderstanding the</w:t>
      </w:r>
      <w:r w:rsidR="00F946C7">
        <w:t xml:space="preserve"> interactions </w:t>
      </w:r>
      <w:r w:rsidR="00084F90">
        <w:t xml:space="preserve">of norovirus </w:t>
      </w:r>
      <w:r w:rsidR="00F946C7">
        <w:t>with host cells</w:t>
      </w:r>
      <w:r w:rsidR="00E72A80">
        <w:t xml:space="preserve"> </w:t>
      </w:r>
      <w:r>
        <w:t xml:space="preserve">has been limited by the lack of an </w:t>
      </w:r>
      <w:r w:rsidRPr="005F6FB9">
        <w:rPr>
          <w:i/>
        </w:rPr>
        <w:t>in vitro</w:t>
      </w:r>
      <w:r>
        <w:t xml:space="preserve"> laboratory cell culture system</w:t>
      </w:r>
      <w:r w:rsidR="00E72A80">
        <w:t>. Attempts to establish conventional cell culture approaches were unsuccessful</w:t>
      </w:r>
      <w:r>
        <w:fldChar w:fldCharType="begin"/>
      </w:r>
      <w:r w:rsidR="00291F05">
        <w:instrText xml:space="preserve"> ADDIN EN.CITE &lt;EndNote&gt;&lt;Cite&gt;&lt;Author&gt;Duizer&lt;/Author&gt;&lt;Year&gt;2004&lt;/Year&gt;&lt;RecNum&gt;155&lt;/RecNum&gt;&lt;DisplayText&gt;&lt;style face="superscript"&gt;69&lt;/style&gt;&lt;/DisplayText&gt;&lt;record&gt;&lt;rec-number&gt;155&lt;/rec-number&gt;&lt;foreign-keys&gt;&lt;key app="EN" db-id="d2psw55r2ew9zrep2vpx2rek09z0rawzwe5e" timestamp="1496752356"&gt;155&lt;/key&gt;&lt;/foreign-keys&gt;&lt;ref-type name="Journal Article"&gt;17&lt;/ref-type&gt;&lt;contributors&gt;&lt;authors&gt;&lt;author&gt;Duizer, E.&lt;/author&gt;&lt;author&gt;Schwab, K. J.&lt;/author&gt;&lt;author&gt;Neill, F. H.&lt;/author&gt;&lt;author&gt;Atmar, R. L.&lt;/author&gt;&lt;author&gt;Koopmans, M. P.&lt;/author&gt;&lt;author&gt;Estes, M. K.&lt;/author&gt;&lt;/authors&gt;&lt;/contributors&gt;&lt;auth-address&gt;National Institutes for Public Health and the Environment, PO Box 1, 3720 BA Bilthoven, The Netherlands. Erwin.Duizer@rivm.nl&lt;/auth-address&gt;&lt;titles&gt;&lt;title&gt;Laboratory efforts to cultivate noroviruses&lt;/title&gt;&lt;secondary-title&gt;J Gen Virol&lt;/secondary-title&gt;&lt;/titles&gt;&lt;periodical&gt;&lt;full-title&gt;J Gen Virol&lt;/full-title&gt;&lt;/periodical&gt;&lt;pages&gt;79-87&lt;/pages&gt;&lt;volume&gt;85&lt;/volume&gt;&lt;number&gt;Pt 1&lt;/number&gt;&lt;keywords&gt;&lt;keyword&gt;Animals&lt;/keyword&gt;&lt;keyword&gt;Caliciviridae Infections/virology&lt;/keyword&gt;&lt;keyword&gt;Cell Line&lt;/keyword&gt;&lt;keyword&gt;Cytopathogenic Effect, Viral&lt;/keyword&gt;&lt;keyword&gt;Feces/virology&lt;/keyword&gt;&lt;keyword&gt;Gastroenteritis/virology&lt;/keyword&gt;&lt;keyword&gt;Humans&lt;/keyword&gt;&lt;keyword&gt;Laboratories&lt;/keyword&gt;&lt;keyword&gt;Norovirus/classification/genetics/*growth &amp;amp; development&lt;/keyword&gt;&lt;keyword&gt;Virology/*methods&lt;/keyword&gt;&lt;keyword&gt;Virus Cultivation&lt;/keyword&gt;&lt;/keywords&gt;&lt;dates&gt;&lt;year&gt;2004&lt;/year&gt;&lt;pub-dates&gt;&lt;date&gt;Jan&lt;/date&gt;&lt;/pub-dates&gt;&lt;/dates&gt;&lt;isbn&gt;0022-1317 (Print)&amp;#xD;0022-1317 (Linking)&lt;/isbn&gt;&lt;accession-num&gt;14718622&lt;/accession-num&gt;&lt;urls&gt;&lt;related-urls&gt;&lt;url&gt;https://www.ncbi.nlm.nih.gov/pubmed/14718622&lt;/url&gt;&lt;/related-urls&gt;&lt;/urls&gt;&lt;electronic-resource-num&gt;10.1099/vir.0.19478-0&lt;/electronic-resource-num&gt;&lt;/record&gt;&lt;/Cite&gt;&lt;/EndNote&gt;</w:instrText>
      </w:r>
      <w:r>
        <w:fldChar w:fldCharType="separate"/>
      </w:r>
      <w:r w:rsidR="00291F05" w:rsidRPr="00291F05">
        <w:rPr>
          <w:noProof/>
          <w:vertAlign w:val="superscript"/>
        </w:rPr>
        <w:t>69</w:t>
      </w:r>
      <w:r>
        <w:fldChar w:fldCharType="end"/>
      </w:r>
      <w:r w:rsidR="00E72A80">
        <w:t>, after which alternative approaches were developed</w:t>
      </w:r>
      <w:r w:rsidR="00E72A80">
        <w:fldChar w:fldCharType="begin">
          <w:fldData xml:space="preserve">PEVuZE5vdGU+PENpdGU+PEF1dGhvcj5LYXRheWFtYTwvQXV0aG9yPjxZZWFyPjIwMTQ8L1llYXI+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</w:fldData>
        </w:fldChar>
      </w:r>
      <w:r w:rsidR="00084F90">
        <w:instrText xml:space="preserve"> ADDIN EN.CITE </w:instrText>
      </w:r>
      <w:r w:rsidR="00084F90">
        <w:fldChar w:fldCharType="begin">
          <w:fldData xml:space="preserve">PEVuZE5vdGU+PENpdGU+PEF1dGhvcj5LYXRheWFtYTwvQXV0aG9yPjxZZWFyPjIwMTQ8L1llYXI+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</w:fldData>
        </w:fldChar>
      </w:r>
      <w:r w:rsidR="00084F90">
        <w:instrText xml:space="preserve"> ADDIN EN.CITE.DATA </w:instrText>
      </w:r>
      <w:r w:rsidR="00084F90">
        <w:fldChar w:fldCharType="end"/>
      </w:r>
      <w:r w:rsidR="00E72A80">
        <w:fldChar w:fldCharType="separate"/>
      </w:r>
      <w:r w:rsidR="00084F90" w:rsidRPr="00084F90">
        <w:rPr>
          <w:noProof/>
          <w:vertAlign w:val="superscript"/>
        </w:rPr>
        <w:t>70, 71</w:t>
      </w:r>
      <w:r w:rsidR="00E72A80">
        <w:fldChar w:fldCharType="end"/>
      </w:r>
      <w:r w:rsidR="00084F90">
        <w:t>, h</w:t>
      </w:r>
      <w:r w:rsidR="00E72A80">
        <w:t>owever, these were limited in their usefulness.</w:t>
      </w:r>
    </w:p>
    <w:p w14:paraId="2B143765" w14:textId="4C388C3E" w:rsidR="00E72A80" w:rsidRDefault="00E72A80" w:rsidP="00851ABF">
      <w:pPr>
        <w:spacing w:line="360" w:lineRule="auto"/>
        <w:jc w:val="both"/>
      </w:pPr>
      <w:r>
        <w:t xml:space="preserve">More recently, progress has been made towards development of laboratory culture systems for human norovirus. </w:t>
      </w:r>
      <w:r w:rsidR="00AC5FBB">
        <w:t xml:space="preserve">Two systems have been described: one describes </w:t>
      </w:r>
      <w:r w:rsidR="00927784">
        <w:t xml:space="preserve">human </w:t>
      </w:r>
      <w:r w:rsidR="00AC5FBB">
        <w:t>norovirus replication in B cell</w:t>
      </w:r>
      <w:r w:rsidR="00927784">
        <w:t>s</w:t>
      </w:r>
      <w:r w:rsidR="00927784">
        <w:fldChar w:fldCharType="begin">
          <w:fldData xml:space="preserve">PEVuZE5vdGU+PENpdGU+PEF1dGhvcj5Kb25lczwvQXV0aG9yPjxZZWFyPjIwMTQ8L1llYXI+PFJl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</w:fldData>
        </w:fldChar>
      </w:r>
      <w:r w:rsidR="00084F90">
        <w:instrText xml:space="preserve"> ADDIN EN.CITE </w:instrText>
      </w:r>
      <w:r w:rsidR="00084F90">
        <w:fldChar w:fldCharType="begin">
          <w:fldData xml:space="preserve">PEVuZE5vdGU+PENpdGU+PEF1dGhvcj5Kb25lczwvQXV0aG9yPjxZZWFyPjIwMTQ8L1llYXI+PFJl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</w:fldData>
        </w:fldChar>
      </w:r>
      <w:r w:rsidR="00084F90">
        <w:instrText xml:space="preserve"> ADDIN EN.CITE.DATA </w:instrText>
      </w:r>
      <w:r w:rsidR="00084F90">
        <w:fldChar w:fldCharType="end"/>
      </w:r>
      <w:r w:rsidR="00927784">
        <w:fldChar w:fldCharType="separate"/>
      </w:r>
      <w:r w:rsidR="00EC2093" w:rsidRPr="00EC2093">
        <w:rPr>
          <w:noProof/>
          <w:vertAlign w:val="superscript"/>
        </w:rPr>
        <w:t>8</w:t>
      </w:r>
      <w:r w:rsidR="00927784">
        <w:fldChar w:fldCharType="end"/>
      </w:r>
      <w:r w:rsidR="00927784">
        <w:t>, and a second which describes human norovirus replication supported by stem cell-derived human enteroids</w:t>
      </w:r>
      <w:r w:rsidR="00927784">
        <w:fldChar w:fldCharType="begin">
          <w:fldData xml:space="preserve">PEVuZE5vdGU+PENpdGU+PEF1dGhvcj5FdHRheWViaTwvQXV0aG9yPjxZZWFyPjIwMTY8L1llYXI+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</w:fldData>
        </w:fldChar>
      </w:r>
      <w:r w:rsidR="00EC2093">
        <w:instrText xml:space="preserve"> ADDIN EN.CITE </w:instrText>
      </w:r>
      <w:r w:rsidR="00EC2093">
        <w:fldChar w:fldCharType="begin">
          <w:fldData xml:space="preserve">PEVuZE5vdGU+PENpdGU+PEF1dGhvcj5FdHRheWViaTwvQXV0aG9yPjxZZWFyPjIwMTY8L1llYXI+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</w:fldData>
        </w:fldChar>
      </w:r>
      <w:r w:rsidR="00EC2093">
        <w:instrText xml:space="preserve"> ADDIN EN.CITE.DATA </w:instrText>
      </w:r>
      <w:r w:rsidR="00EC2093">
        <w:fldChar w:fldCharType="end"/>
      </w:r>
      <w:r w:rsidR="00927784">
        <w:fldChar w:fldCharType="separate"/>
      </w:r>
      <w:r w:rsidR="00EC2093" w:rsidRPr="00EC2093">
        <w:rPr>
          <w:noProof/>
          <w:vertAlign w:val="superscript"/>
        </w:rPr>
        <w:t>7</w:t>
      </w:r>
      <w:r w:rsidR="00927784">
        <w:fldChar w:fldCharType="end"/>
      </w:r>
      <w:r w:rsidR="00927784">
        <w:t>.</w:t>
      </w:r>
      <w:r w:rsidR="006801DA">
        <w:t xml:space="preserve"> These systems present exciting new opportunities to understand how norovirus interacts both with the host cell and with the host environment.</w:t>
      </w:r>
    </w:p>
    <w:p w14:paraId="3B5C6D71" w14:textId="4AE68D57" w:rsidR="006801DA" w:rsidRDefault="006801DA" w:rsidP="00851ABF">
      <w:pPr>
        <w:spacing w:line="360" w:lineRule="auto"/>
        <w:jc w:val="both"/>
      </w:pPr>
      <w:r>
        <w:t xml:space="preserve">The system </w:t>
      </w:r>
      <w:r w:rsidR="002E3DEB">
        <w:t>using</w:t>
      </w:r>
      <w:r>
        <w:t xml:space="preserve"> human enteroids</w:t>
      </w:r>
      <w:r>
        <w:fldChar w:fldCharType="begin">
          <w:fldData xml:space="preserve">PEVuZE5vdGU+PENpdGU+PEF1dGhvcj5FdHRheWViaTwvQXV0aG9yPjxZZWFyPjIwMTY8L1llYXI+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</w:fldData>
        </w:fldChar>
      </w:r>
      <w:r>
        <w:instrText xml:space="preserve"> ADDIN EN.CITE </w:instrText>
      </w:r>
      <w:r>
        <w:fldChar w:fldCharType="begin">
          <w:fldData xml:space="preserve">PEVuZE5vdGU+PENpdGU+PEF1dGhvcj5FdHRheWViaTwvQXV0aG9yPjxZZWFyPjIwMTY8L1llYXI+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</w:fldData>
        </w:fldChar>
      </w:r>
      <w:r>
        <w:instrText xml:space="preserve"> ADDIN EN.CITE.DATA </w:instrText>
      </w:r>
      <w:r>
        <w:fldChar w:fldCharType="end"/>
      </w:r>
      <w:r>
        <w:fldChar w:fldCharType="separate"/>
      </w:r>
      <w:r w:rsidRPr="006801DA">
        <w:rPr>
          <w:noProof/>
          <w:vertAlign w:val="superscript"/>
        </w:rPr>
        <w:t>7</w:t>
      </w:r>
      <w:r>
        <w:fldChar w:fldCharType="end"/>
      </w:r>
      <w:r>
        <w:t xml:space="preserve"> provides a model </w:t>
      </w:r>
      <w:r w:rsidR="002E3DEB">
        <w:t>for</w:t>
      </w:r>
      <w:r>
        <w:t xml:space="preserve"> processes of norovirus </w:t>
      </w:r>
      <w:r w:rsidR="00616B49">
        <w:t xml:space="preserve">replication such as </w:t>
      </w:r>
      <w:r w:rsidR="00F946C7">
        <w:t>attachment/</w:t>
      </w:r>
      <w:r>
        <w:t xml:space="preserve">entry, </w:t>
      </w:r>
      <w:r w:rsidR="00616B49">
        <w:t xml:space="preserve">genome </w:t>
      </w:r>
      <w:r>
        <w:t xml:space="preserve">replication, </w:t>
      </w:r>
      <w:r w:rsidR="00616B49">
        <w:t xml:space="preserve">and virus </w:t>
      </w:r>
      <w:r w:rsidR="00F946C7">
        <w:t>assembly/</w:t>
      </w:r>
      <w:r>
        <w:t>release can be interrogated in a biologically relevant cell type.</w:t>
      </w:r>
      <w:r w:rsidR="00616B49">
        <w:t xml:space="preserve"> Advances in these areas will be crucial for identifying targets for virus-specific</w:t>
      </w:r>
      <w:r w:rsidR="00B033B7">
        <w:t xml:space="preserve"> interventions,</w:t>
      </w:r>
      <w:r w:rsidR="00616B49">
        <w:t xml:space="preserve"> and evaluating how effective different </w:t>
      </w:r>
      <w:r w:rsidR="00B033B7">
        <w:t>antiviral therapies</w:t>
      </w:r>
      <w:r w:rsidR="00616B49">
        <w:t xml:space="preserve"> </w:t>
      </w:r>
      <w:r w:rsidR="002E3DEB">
        <w:t>can</w:t>
      </w:r>
      <w:r w:rsidR="00616B49">
        <w:t xml:space="preserve"> limit norovirus replication. Further insights into virus entry and egress will enhance understanding of the interactions between virus and host receptors and identify novel interactions between virus and host that serve as </w:t>
      </w:r>
      <w:r w:rsidR="00B033B7">
        <w:t xml:space="preserve">intervention targets, </w:t>
      </w:r>
      <w:r w:rsidR="00616B49">
        <w:t xml:space="preserve">for example antibodies which interfere with </w:t>
      </w:r>
      <w:r w:rsidR="00D5521A">
        <w:t>attachment or release processes, thus neutralising free virus.</w:t>
      </w:r>
    </w:p>
    <w:p w14:paraId="5736CB4C" w14:textId="01B51B22" w:rsidR="00D5521A" w:rsidRDefault="002F7E4D" w:rsidP="00851ABF">
      <w:pPr>
        <w:spacing w:line="360" w:lineRule="auto"/>
        <w:jc w:val="both"/>
      </w:pPr>
      <w:r>
        <w:t>The second system, in which norovirus replication is supported in B cells, uses commensal bacteria that express HBGAs to facilitate virus replication in this model</w:t>
      </w:r>
      <w:r>
        <w:fldChar w:fldCharType="begin">
          <w:fldData xml:space="preserve">PEVuZE5vdGU+PENpdGU+PEF1dGhvcj5Kb25lczwvQXV0aG9yPjxZZWFyPjIwMTQ8L1llYXI+PFJl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</w:fldData>
        </w:fldChar>
      </w:r>
      <w:r w:rsidR="00084F90">
        <w:instrText xml:space="preserve"> ADDIN EN.CITE </w:instrText>
      </w:r>
      <w:r w:rsidR="00084F90">
        <w:fldChar w:fldCharType="begin">
          <w:fldData xml:space="preserve">PEVuZE5vdGU+PENpdGU+PEF1dGhvcj5Kb25lczwvQXV0aG9yPjxZZWFyPjIwMTQ8L1llYXI+PFJl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</w:fldData>
        </w:fldChar>
      </w:r>
      <w:r w:rsidR="00084F90">
        <w:instrText xml:space="preserve"> ADDIN EN.CITE.DATA </w:instrText>
      </w:r>
      <w:r w:rsidR="00084F90">
        <w:fldChar w:fldCharType="end"/>
      </w:r>
      <w:r>
        <w:fldChar w:fldCharType="separate"/>
      </w:r>
      <w:r w:rsidR="00291F05" w:rsidRPr="00291F05">
        <w:rPr>
          <w:noProof/>
          <w:vertAlign w:val="superscript"/>
        </w:rPr>
        <w:t>8, 72</w:t>
      </w:r>
      <w:r>
        <w:fldChar w:fldCharType="end"/>
      </w:r>
      <w:r w:rsidR="00B13D61">
        <w:t xml:space="preserve">. Analysis of norovirus replication in this system </w:t>
      </w:r>
      <w:r w:rsidR="002E3DEB">
        <w:t>could</w:t>
      </w:r>
      <w:r w:rsidR="00B13D61">
        <w:t xml:space="preserve"> enhance understanding of the interaction between norovirus and HBGAs – </w:t>
      </w:r>
      <w:r w:rsidR="002E3DEB">
        <w:t>and</w:t>
      </w:r>
      <w:r w:rsidR="00B13D61">
        <w:t xml:space="preserve"> identify how these interactions might be disrupted</w:t>
      </w:r>
      <w:r w:rsidR="006E0B81">
        <w:t>– but also what interactions might occur with, and what role might be played by, the</w:t>
      </w:r>
      <w:r>
        <w:t xml:space="preserve"> microbiome</w:t>
      </w:r>
      <w:r w:rsidR="006E0B81">
        <w:t xml:space="preserve"> during norovirus infection</w:t>
      </w:r>
      <w:r w:rsidR="0012374C">
        <w:fldChar w:fldCharType="begin">
          <w:fldData xml:space="preserve">PEVuZE5vdGU+PENpdGU+PEF1dGhvcj5CYWxkcmlkZ2U8L0F1dGhvcj48WWVhcj4yMDE1PC9ZZWFy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==
</w:fldData>
        </w:fldChar>
      </w:r>
      <w:r w:rsidR="00084F90">
        <w:instrText xml:space="preserve"> ADDIN EN.CITE </w:instrText>
      </w:r>
      <w:r w:rsidR="00084F90">
        <w:fldChar w:fldCharType="begin">
          <w:fldData xml:space="preserve">PEVuZE5vdGU+PENpdGU+PEF1dGhvcj5CYWxkcmlkZ2U8L0F1dGhvcj48WWVhcj4yMDE1PC9ZZWFy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==
</w:fldData>
        </w:fldChar>
      </w:r>
      <w:r w:rsidR="00084F90">
        <w:instrText xml:space="preserve"> ADDIN EN.CITE.DATA </w:instrText>
      </w:r>
      <w:r w:rsidR="00084F90">
        <w:fldChar w:fldCharType="end"/>
      </w:r>
      <w:r w:rsidR="0012374C">
        <w:fldChar w:fldCharType="separate"/>
      </w:r>
      <w:r w:rsidR="00291F05" w:rsidRPr="00291F05">
        <w:rPr>
          <w:noProof/>
          <w:vertAlign w:val="superscript"/>
        </w:rPr>
        <w:t>73</w:t>
      </w:r>
      <w:r w:rsidR="0012374C">
        <w:fldChar w:fldCharType="end"/>
      </w:r>
      <w:r w:rsidR="006E0B81">
        <w:t>.</w:t>
      </w:r>
    </w:p>
    <w:p w14:paraId="13822B2A" w14:textId="77777777" w:rsidR="008D0FCC" w:rsidRDefault="008D0FCC" w:rsidP="00851ABF">
      <w:pPr>
        <w:spacing w:line="360" w:lineRule="auto"/>
        <w:jc w:val="both"/>
      </w:pPr>
    </w:p>
    <w:p w14:paraId="609EB713" w14:textId="77777777" w:rsidR="00931B0F" w:rsidRDefault="00931B0F" w:rsidP="00851ABF">
      <w:pPr>
        <w:jc w:val="both"/>
        <w:rPr>
          <w:b/>
        </w:rPr>
      </w:pPr>
      <w:r>
        <w:rPr>
          <w:b/>
        </w:rPr>
        <w:t>Norovirus vaccines</w:t>
      </w:r>
    </w:p>
    <w:p w14:paraId="356C2BE7" w14:textId="64C5AA7B" w:rsidR="000F62A2" w:rsidRDefault="00023B3B" w:rsidP="000F62A2">
      <w:pPr>
        <w:spacing w:line="360" w:lineRule="auto"/>
        <w:jc w:val="both"/>
      </w:pPr>
      <w:r>
        <w:t xml:space="preserve">Modelling studies have shown </w:t>
      </w:r>
      <w:r w:rsidR="000F62A2">
        <w:t>that norovirus vaccination would offer healthcare and economic benefit</w:t>
      </w:r>
      <w:r w:rsidR="000F62A2">
        <w:fldChar w:fldCharType="begin">
          <w:fldData xml:space="preserve">PEVuZE5vdGU+PENpdGU+PEF1dGhvcj5CYXJ0c2NoPC9BdXRob3I+PFllYXI+MjAxMjwvWWVhcj48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</w:fldData>
        </w:fldChar>
      </w:r>
      <w:r w:rsidR="00291F05">
        <w:instrText xml:space="preserve"> ADDIN EN.CITE </w:instrText>
      </w:r>
      <w:r w:rsidR="00291F05">
        <w:fldChar w:fldCharType="begin">
          <w:fldData xml:space="preserve">PEVuZE5vdGU+PENpdGU+PEF1dGhvcj5CYXJ0c2NoPC9BdXRob3I+PFllYXI+MjAxMjwvWWVhcj48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</w:fldData>
        </w:fldChar>
      </w:r>
      <w:r w:rsidR="00291F05">
        <w:instrText xml:space="preserve"> ADDIN EN.CITE.DATA </w:instrText>
      </w:r>
      <w:r w:rsidR="00291F05">
        <w:fldChar w:fldCharType="end"/>
      </w:r>
      <w:r w:rsidR="000F62A2">
        <w:fldChar w:fldCharType="separate"/>
      </w:r>
      <w:r w:rsidR="00291F05" w:rsidRPr="00291F05">
        <w:rPr>
          <w:noProof/>
          <w:vertAlign w:val="superscript"/>
        </w:rPr>
        <w:t>74</w:t>
      </w:r>
      <w:r w:rsidR="000F62A2">
        <w:fldChar w:fldCharType="end"/>
      </w:r>
      <w:r w:rsidR="000F62A2">
        <w:t>. These could help control and prevent the large-scale and often protracted outbreaks often seen in healthcare settings</w:t>
      </w:r>
      <w:r w:rsidR="000F62A2">
        <w:fldChar w:fldCharType="begin"/>
      </w:r>
      <w:r w:rsidR="00291F05">
        <w:instrText xml:space="preserve"> ADDIN EN.CITE &lt;EndNote&gt;&lt;Cite&gt;&lt;Author&gt;Morter&lt;/Author&gt;&lt;Year&gt;2011&lt;/Year&gt;&lt;RecNum&gt;54&lt;/RecNum&gt;&lt;DisplayText&gt;&lt;style face="superscript"&gt;75&lt;/style&gt;&lt;/DisplayText&gt;&lt;record&gt;&lt;rec-number&gt;54&lt;/rec-number&gt;&lt;foreign-keys&gt;&lt;key app="EN" db-id="d2psw55r2ew9zrep2vpx2rek09z0rawzwe5e" timestamp="1495625204"&gt;54&lt;/key&gt;&lt;/foreign-keys&gt;&lt;ref-type name="Journal Article"&gt;17&lt;/ref-type&gt;&lt;contributors&gt;&lt;authors&gt;&lt;author&gt;Morter, S.&lt;/author&gt;&lt;author&gt;Bennet, G.&lt;/author&gt;&lt;author&gt;Fish, J.&lt;/author&gt;&lt;author&gt;Richards, J.&lt;/author&gt;&lt;author&gt;Allen, D. J.&lt;/author&gt;&lt;author&gt;Nawaz, S.&lt;/author&gt;&lt;author&gt;Iturriza-Gomara, M.&lt;/author&gt;&lt;author&gt;Brolly, S.&lt;/author&gt;&lt;author&gt;Gray, J.&lt;/author&gt;&lt;/authors&gt;&lt;/contributors&gt;&lt;auth-address&gt;Infection Prevention and Control Team, Norfolk and Norwich University Hospital, Norwich, UK.&lt;/auth-address&gt;&lt;titles&gt;&lt;title&gt;Norovirus in the hospital setting: virus introduction and spread within the hospital environment&lt;/title&gt;&lt;secondary-title&gt;J Hosp Infect&lt;/secondary-title&gt;&lt;/titles&gt;&lt;periodical&gt;&lt;full-title&gt;J Hosp Infect&lt;/full-title&gt;&lt;/periodical&gt;&lt;pages&gt;106-12&lt;/pages&gt;&lt;volume&gt;77&lt;/volume&gt;&lt;number&gt;2&lt;/number&gt;&lt;keywords&gt;&lt;keyword&gt;Caliciviridae Infections/prevention &amp;amp; control/*transmission&lt;/keyword&gt;&lt;keyword&gt;Cross Infection/*transmission&lt;/keyword&gt;&lt;keyword&gt;Equipment Contamination&lt;/keyword&gt;&lt;keyword&gt;Genotype&lt;/keyword&gt;&lt;keyword&gt;*Hospitals&lt;/keyword&gt;&lt;keyword&gt;Humans&lt;/keyword&gt;&lt;keyword&gt;Infection Control&lt;/keyword&gt;&lt;keyword&gt;Norovirus/genetics/*isolation &amp;amp; purification&lt;/keyword&gt;&lt;/keywords&gt;&lt;dates&gt;&lt;year&gt;2011&lt;/year&gt;&lt;pub-dates&gt;&lt;date&gt;Feb&lt;/date&gt;&lt;/pub-dates&gt;&lt;/dates&gt;&lt;isbn&gt;1532-2939 (Electronic)&amp;#xD;0195-6701 (Linking)&lt;/isbn&gt;&lt;accession-num&gt;21167622&lt;/accession-num&gt;&lt;urls&gt;&lt;related-urls&gt;&lt;url&gt;https://www.ncbi.nlm.nih.gov/pubmed/21167622&lt;/url&gt;&lt;/related-urls&gt;&lt;/urls&gt;&lt;electronic-resource-num&gt;10.1016/j.jhin.2010.09.035&lt;/electronic-resource-num&gt;&lt;/record&gt;&lt;/Cite&gt;&lt;/EndNote&gt;</w:instrText>
      </w:r>
      <w:r w:rsidR="000F62A2">
        <w:fldChar w:fldCharType="separate"/>
      </w:r>
      <w:r w:rsidR="00291F05" w:rsidRPr="00291F05">
        <w:rPr>
          <w:noProof/>
          <w:vertAlign w:val="superscript"/>
        </w:rPr>
        <w:t>75</w:t>
      </w:r>
      <w:r w:rsidR="000F62A2">
        <w:fldChar w:fldCharType="end"/>
      </w:r>
      <w:r w:rsidR="009659E7">
        <w:t xml:space="preserve"> and other settings such as in </w:t>
      </w:r>
      <w:r w:rsidR="001E7AF4">
        <w:t>the military</w:t>
      </w:r>
      <w:r w:rsidR="000F62A2">
        <w:fldChar w:fldCharType="begin">
          <w:fldData xml:space="preserve">PEVuZE5vdGU+PENpdGU+PEF1dGhvcj5NY0NhcnRoeTwvQXV0aG9yPjxZZWFyPjIwMDA8L1llYXI+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</w:fldData>
        </w:fldChar>
      </w:r>
      <w:r w:rsidR="00291F05">
        <w:instrText xml:space="preserve"> ADDIN EN.CITE </w:instrText>
      </w:r>
      <w:r w:rsidR="00291F05">
        <w:fldChar w:fldCharType="begin">
          <w:fldData xml:space="preserve">PEVuZE5vdGU+PENpdGU+PEF1dGhvcj5NY0NhcnRoeTwvQXV0aG9yPjxZZWFyPjIwMDA8L1llYXI+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</w:fldData>
        </w:fldChar>
      </w:r>
      <w:r w:rsidR="00291F05">
        <w:instrText xml:space="preserve"> ADDIN EN.CITE.DATA </w:instrText>
      </w:r>
      <w:r w:rsidR="00291F05">
        <w:fldChar w:fldCharType="end"/>
      </w:r>
      <w:r w:rsidR="000F62A2">
        <w:fldChar w:fldCharType="separate"/>
      </w:r>
      <w:r w:rsidR="00291F05" w:rsidRPr="00291F05">
        <w:rPr>
          <w:noProof/>
          <w:vertAlign w:val="superscript"/>
        </w:rPr>
        <w:t>76, 77</w:t>
      </w:r>
      <w:r w:rsidR="000F62A2">
        <w:fldChar w:fldCharType="end"/>
      </w:r>
      <w:r w:rsidR="009659E7">
        <w:t>.</w:t>
      </w:r>
    </w:p>
    <w:p w14:paraId="196D905E" w14:textId="33504BA9" w:rsidR="000F62A2" w:rsidRDefault="00B033B7" w:rsidP="00933161">
      <w:pPr>
        <w:spacing w:line="360" w:lineRule="auto"/>
        <w:jc w:val="both"/>
      </w:pPr>
      <w:r>
        <w:lastRenderedPageBreak/>
        <w:t>U</w:t>
      </w:r>
      <w:r w:rsidR="008D0FCC">
        <w:t xml:space="preserve">ntil very recently, development </w:t>
      </w:r>
      <w:r w:rsidR="001C65EB">
        <w:t xml:space="preserve">of candidate vaccines </w:t>
      </w:r>
      <w:r w:rsidR="008D0FCC">
        <w:t>focussed on recombinant protein systems</w:t>
      </w:r>
      <w:r w:rsidR="001C65EB">
        <w:t>;</w:t>
      </w:r>
      <w:r w:rsidR="008D0FCC">
        <w:t xml:space="preserve"> expression of the norovirus capsid protein VP1 </w:t>
      </w:r>
      <w:r w:rsidR="008D0FCC">
        <w:rPr>
          <w:i/>
        </w:rPr>
        <w:t>in vitro</w:t>
      </w:r>
      <w:r w:rsidR="008D0FCC">
        <w:t xml:space="preserve"> leads to self-assembly of the protein into virus-like particles (VLPs) that are antigenically and morphologically identical to infectious virus, but lacking a genome, VLPs are entirely non-infectious</w:t>
      </w:r>
      <w:r w:rsidR="008D0FCC">
        <w:fldChar w:fldCharType="begin"/>
      </w:r>
      <w:r w:rsidR="00291F05">
        <w:instrText xml:space="preserve"> ADDIN EN.CITE &lt;EndNote&gt;&lt;Cite&gt;&lt;Author&gt;Jiang&lt;/Author&gt;&lt;Year&gt;1992&lt;/Year&gt;&lt;RecNum&gt;363&lt;/RecNum&gt;&lt;DisplayText&gt;&lt;style face="superscript"&gt;78&lt;/style&gt;&lt;/DisplayText&gt;&lt;record&gt;&lt;rec-number&gt;363&lt;/rec-number&gt;&lt;foreign-keys&gt;&lt;key app="EN" db-id="d2psw55r2ew9zrep2vpx2rek09z0rawzwe5e" timestamp="1498148411"&gt;363&lt;/key&gt;&lt;/foreign-keys&gt;&lt;ref-type name="Journal Article"&gt;17&lt;/ref-type&gt;&lt;contributors&gt;&lt;authors&gt;&lt;author&gt;Jiang, X.&lt;/author&gt;&lt;author&gt;Wang, M.&lt;/author&gt;&lt;author&gt;Graham, D. Y.&lt;/author&gt;&lt;author&gt;Estes, M. K.&lt;/author&gt;&lt;/authors&gt;&lt;/contributors&gt;&lt;auth-address&gt;Division of Molecular Virology, Baylor College of Medicine, Houston, Texas.&lt;/auth-address&gt;&lt;titles&gt;&lt;title&gt;Expression, self-assembly, and antigenicity of the Norwalk virus capsid protein&lt;/title&gt;&lt;secondary-title&gt;J Virol&lt;/secondary-title&gt;&lt;/titles&gt;&lt;periodical&gt;&lt;full-title&gt;J Virol&lt;/full-title&gt;&lt;/periodical&gt;&lt;pages&gt;6527-32&lt;/pages&gt;&lt;volume&gt;66&lt;/volume&gt;&lt;number&gt;11&lt;/number&gt;&lt;keywords&gt;&lt;keyword&gt;Antibody Formation&lt;/keyword&gt;&lt;keyword&gt;Antigens, Viral/biosynthesis/*genetics/immunology/ultrastructure&lt;/keyword&gt;&lt;keyword&gt;Baculoviridae/genetics&lt;/keyword&gt;&lt;keyword&gt;Capsid/biosynthesis/*genetics/immunology/ultrastructure&lt;/keyword&gt;&lt;keyword&gt;Cell-Free System&lt;/keyword&gt;&lt;keyword&gt;DNA, Recombinant/genetics&lt;/keyword&gt;&lt;keyword&gt;DNA, Viral/genetics&lt;/keyword&gt;&lt;keyword&gt;Molecular Weight&lt;/keyword&gt;&lt;keyword&gt;Norwalk virus/*genetics/growth &amp;amp; development/immunology&lt;/keyword&gt;&lt;keyword&gt;Open Reading Frames/genetics&lt;/keyword&gt;&lt;keyword&gt;Transcription, Genetic&lt;/keyword&gt;&lt;/keywords&gt;&lt;dates&gt;&lt;year&gt;1992&lt;/year&gt;&lt;pub-dates&gt;&lt;date&gt;Nov&lt;/date&gt;&lt;/pub-dates&gt;&lt;/dates&gt;&lt;isbn&gt;0022-538X (Print)&amp;#xD;0022-538X (Linking)&lt;/isbn&gt;&lt;accession-num&gt;1328679&lt;/accession-num&gt;&lt;urls&gt;&lt;related-urls&gt;&lt;url&gt;https://www.ncbi.nlm.nih.gov/pubmed/1328679&lt;/url&gt;&lt;/related-urls&gt;&lt;/urls&gt;&lt;custom2&gt;PMC240146&lt;/custom2&gt;&lt;/record&gt;&lt;/Cite&gt;&lt;/EndNote&gt;</w:instrText>
      </w:r>
      <w:r w:rsidR="008D0FCC">
        <w:fldChar w:fldCharType="separate"/>
      </w:r>
      <w:r w:rsidR="00291F05" w:rsidRPr="00291F05">
        <w:rPr>
          <w:noProof/>
          <w:vertAlign w:val="superscript"/>
        </w:rPr>
        <w:t>78</w:t>
      </w:r>
      <w:r w:rsidR="008D0FCC">
        <w:fldChar w:fldCharType="end"/>
      </w:r>
      <w:r w:rsidR="008D0FCC">
        <w:t>.</w:t>
      </w:r>
    </w:p>
    <w:p w14:paraId="68EC05E6" w14:textId="335CAB65" w:rsidR="001C65EB" w:rsidRDefault="001C65EB" w:rsidP="00933161">
      <w:pPr>
        <w:spacing w:line="360" w:lineRule="auto"/>
        <w:jc w:val="both"/>
      </w:pPr>
      <w:r>
        <w:t xml:space="preserve">Early clinical studies of responses in humans to immunisation with VLPs demonstrated </w:t>
      </w:r>
      <w:r w:rsidR="008E180B">
        <w:t>they</w:t>
      </w:r>
      <w:r>
        <w:t xml:space="preserve"> were immunogenic when delivered orally</w:t>
      </w:r>
      <w:r>
        <w:fldChar w:fldCharType="begin">
          <w:fldData xml:space="preserve">PEVuZE5vdGU+PENpdGU+PEF1dGhvcj5CYWxsPC9BdXRob3I+PFllYXI+MTk5OTwvWWVhcj48UmVj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</w:fldData>
        </w:fldChar>
      </w:r>
      <w:r w:rsidR="00291F05">
        <w:instrText xml:space="preserve"> ADDIN EN.CITE </w:instrText>
      </w:r>
      <w:r w:rsidR="00291F05">
        <w:fldChar w:fldCharType="begin">
          <w:fldData xml:space="preserve">PEVuZE5vdGU+PENpdGU+PEF1dGhvcj5CYWxsPC9BdXRob3I+PFllYXI+MTk5OTwvWWVhcj48UmVj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</w:fldData>
        </w:fldChar>
      </w:r>
      <w:r w:rsidR="00291F05">
        <w:instrText xml:space="preserve"> ADDIN EN.CITE.DATA </w:instrText>
      </w:r>
      <w:r w:rsidR="00291F05">
        <w:fldChar w:fldCharType="end"/>
      </w:r>
      <w:r>
        <w:fldChar w:fldCharType="separate"/>
      </w:r>
      <w:r w:rsidR="00291F05" w:rsidRPr="00291F05">
        <w:rPr>
          <w:noProof/>
          <w:vertAlign w:val="superscript"/>
        </w:rPr>
        <w:t>79, 80</w:t>
      </w:r>
      <w:r>
        <w:fldChar w:fldCharType="end"/>
      </w:r>
      <w:r>
        <w:t xml:space="preserve"> or intranasally</w:t>
      </w:r>
      <w:r>
        <w:fldChar w:fldCharType="begin">
          <w:fldData xml:space="preserve">PEVuZE5vdGU+PENpdGU+PEF1dGhvcj5FbC1LYW1hcnk8L0F1dGhvcj48WWVhcj4yMDEwPC9ZZWFy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</w:fldData>
        </w:fldChar>
      </w:r>
      <w:r w:rsidR="00291F05">
        <w:instrText xml:space="preserve"> ADDIN EN.CITE </w:instrText>
      </w:r>
      <w:r w:rsidR="00291F05">
        <w:fldChar w:fldCharType="begin">
          <w:fldData xml:space="preserve">PEVuZE5vdGU+PENpdGU+PEF1dGhvcj5FbC1LYW1hcnk8L0F1dGhvcj48WWVhcj4yMDEwPC9ZZWFy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</w:fldData>
        </w:fldChar>
      </w:r>
      <w:r w:rsidR="00291F05">
        <w:instrText xml:space="preserve"> ADDIN EN.CITE.DATA </w:instrText>
      </w:r>
      <w:r w:rsidR="00291F05">
        <w:fldChar w:fldCharType="end"/>
      </w:r>
      <w:r>
        <w:fldChar w:fldCharType="separate"/>
      </w:r>
      <w:r w:rsidR="00291F05" w:rsidRPr="00291F05">
        <w:rPr>
          <w:noProof/>
          <w:vertAlign w:val="superscript"/>
        </w:rPr>
        <w:t>81</w:t>
      </w:r>
      <w:r>
        <w:fldChar w:fldCharType="end"/>
      </w:r>
      <w:r>
        <w:t xml:space="preserve">. </w:t>
      </w:r>
      <w:r w:rsidR="008E180B">
        <w:t>A</w:t>
      </w:r>
      <w:r>
        <w:t xml:space="preserve"> </w:t>
      </w:r>
      <w:r w:rsidR="00B033B7">
        <w:t>randomised, double-blind</w:t>
      </w:r>
      <w:r>
        <w:t xml:space="preserve"> placebo-controlled trial conducted in healthy, susceptible adult volunteers </w:t>
      </w:r>
      <w:r w:rsidR="002E3DEB">
        <w:t>investigated</w:t>
      </w:r>
      <w:r>
        <w:t xml:space="preserve"> the safety and efficacy of vaccination using norovirus VLPs</w:t>
      </w:r>
      <w:r w:rsidR="00B033B7">
        <w:t>,</w:t>
      </w:r>
      <w:r>
        <w:t xml:space="preserve"> followed by challenge with a homologous norovirus strain</w:t>
      </w:r>
      <w:r>
        <w:fldChar w:fldCharType="begin"/>
      </w:r>
      <w:r>
        <w:instrText xml:space="preserve"> ADDIN EN.CITE &lt;EndNote&gt;&lt;Cite&gt;&lt;Author&gt;Atmar&lt;/Author&gt;&lt;Year&gt;2011&lt;/Year&gt;&lt;RecNum&gt;329&lt;/RecNum&gt;&lt;DisplayText&gt;&lt;style face="superscript"&gt;6&lt;/style&gt;&lt;/DisplayText&gt;&lt;record&gt;&lt;rec-number&gt;329&lt;/rec-number&gt;&lt;foreign-keys&gt;&lt;key app="EN" db-id="d2psw55r2ew9zrep2vpx2rek09z0rawzwe5e" timestamp="1497281492"&gt;329&lt;/key&gt;&lt;/foreign-keys&gt;&lt;ref-type name="Journal Article"&gt;17&lt;/ref-type&gt;&lt;contributors&gt;&lt;authors&gt;&lt;author&gt;Atmar, R. L.&lt;/author&gt;&lt;author&gt;Bernstein, D. I.&lt;/author&gt;&lt;author&gt;Harro, C. D.&lt;/author&gt;&lt;author&gt;Al-Ibrahim, M. S.&lt;/author&gt;&lt;author&gt;Chen, W. H.&lt;/author&gt;&lt;author&gt;Ferreira, J.&lt;/author&gt;&lt;author&gt;Estes, M. K.&lt;/author&gt;&lt;author&gt;Graham, D. Y.&lt;/author&gt;&lt;author&gt;Opekun, A. R.&lt;/author&gt;&lt;author&gt;Richardson, C.&lt;/author&gt;&lt;author&gt;Mendelman, P. M.&lt;/author&gt;&lt;/authors&gt;&lt;/contributors&gt;&lt;auth-address&gt;Baylor College of Medicine, Houston, TX 77030, USA. ratmar@bcm.edu&lt;/auth-address&gt;&lt;titles&gt;&lt;title&gt;Norovirus vaccine against experimental human Norwalk Virus illness&lt;/title&gt;&lt;secondary-title&gt;N Engl J Med&lt;/secondary-title&gt;&lt;/titles&gt;&lt;periodical&gt;&lt;full-title&gt;N Engl J Med&lt;/full-title&gt;&lt;/periodical&gt;&lt;pages&gt;2178-87&lt;/pages&gt;&lt;volume&gt;365&lt;/volume&gt;&lt;number&gt;23&lt;/number&gt;&lt;keywords&gt;&lt;keyword&gt;Administration, Intranasal&lt;/keyword&gt;&lt;keyword&gt;Adult&lt;/keyword&gt;&lt;keyword&gt;Antibodies, Viral/blood&lt;/keyword&gt;&lt;keyword&gt;Caliciviridae Infections/*prevention &amp;amp; control&lt;/keyword&gt;&lt;keyword&gt;Double-Blind Method&lt;/keyword&gt;&lt;keyword&gt;Female&lt;/keyword&gt;&lt;keyword&gt;Gastroenteritis&lt;/keyword&gt;&lt;keyword&gt;Humans&lt;/keyword&gt;&lt;keyword&gt;Male&lt;/keyword&gt;&lt;keyword&gt;Middle Aged&lt;/keyword&gt;&lt;keyword&gt;*Norovirus/immunology&lt;/keyword&gt;&lt;keyword&gt;Viral Vaccines/adverse effects/*immunology&lt;/keyword&gt;&lt;keyword&gt;Young Adult&lt;/keyword&gt;&lt;/keywords&gt;&lt;dates&gt;&lt;year&gt;2011&lt;/year&gt;&lt;pub-dates&gt;&lt;date&gt;Dec 08&lt;/date&gt;&lt;/pub-dates&gt;&lt;/dates&gt;&lt;isbn&gt;1533-4406 (Electronic)&amp;#xD;0028-4793 (Linking)&lt;/isbn&gt;&lt;accession-num&gt;22150036&lt;/accession-num&gt;&lt;urls&gt;&lt;related-urls&gt;&lt;url&gt;https://www.ncbi.nlm.nih.gov/pubmed/22150036&lt;/url&gt;&lt;/related-urls&gt;&lt;/urls&gt;&lt;custom2&gt;PMC3761795&lt;/custom2&gt;&lt;electronic-resource-num&gt;10.1056/NEJMoa1101245&lt;/electronic-resource-num&gt;&lt;/record&gt;&lt;/Cite&gt;&lt;/EndNote&gt;</w:instrText>
      </w:r>
      <w:r>
        <w:fldChar w:fldCharType="separate"/>
      </w:r>
      <w:r w:rsidRPr="001C65EB">
        <w:rPr>
          <w:noProof/>
          <w:vertAlign w:val="superscript"/>
        </w:rPr>
        <w:t>6</w:t>
      </w:r>
      <w:r>
        <w:fldChar w:fldCharType="end"/>
      </w:r>
      <w:r>
        <w:t xml:space="preserve">. This trial demonstrated </w:t>
      </w:r>
      <w:r w:rsidR="008926DF">
        <w:t>70% of vaccine recipients had a virus-specific IgA response, and vaccination reduced the frequency of both infection and disease between placebo control group and vaccine recipients</w:t>
      </w:r>
      <w:r w:rsidR="008926DF">
        <w:fldChar w:fldCharType="begin"/>
      </w:r>
      <w:r w:rsidR="008926DF">
        <w:instrText xml:space="preserve"> ADDIN EN.CITE &lt;EndNote&gt;&lt;Cite&gt;&lt;Author&gt;Atmar&lt;/Author&gt;&lt;Year&gt;2011&lt;/Year&gt;&lt;RecNum&gt;329&lt;/RecNum&gt;&lt;DisplayText&gt;&lt;style face="superscript"&gt;6&lt;/style&gt;&lt;/DisplayText&gt;&lt;record&gt;&lt;rec-number&gt;329&lt;/rec-number&gt;&lt;foreign-keys&gt;&lt;key app="EN" db-id="d2psw55r2ew9zrep2vpx2rek09z0rawzwe5e" timestamp="1497281492"&gt;329&lt;/key&gt;&lt;/foreign-keys&gt;&lt;ref-type name="Journal Article"&gt;17&lt;/ref-type&gt;&lt;contributors&gt;&lt;authors&gt;&lt;author&gt;Atmar, R. L.&lt;/author&gt;&lt;author&gt;Bernstein, D. I.&lt;/author&gt;&lt;author&gt;Harro, C. D.&lt;/author&gt;&lt;author&gt;Al-Ibrahim, M. S.&lt;/author&gt;&lt;author&gt;Chen, W. H.&lt;/author&gt;&lt;author&gt;Ferreira, J.&lt;/author&gt;&lt;author&gt;Estes, M. K.&lt;/author&gt;&lt;author&gt;Graham, D. Y.&lt;/author&gt;&lt;author&gt;Opekun, A. R.&lt;/author&gt;&lt;author&gt;Richardson, C.&lt;/author&gt;&lt;author&gt;Mendelman, P. M.&lt;/author&gt;&lt;/authors&gt;&lt;/contributors&gt;&lt;auth-address&gt;Baylor College of Medicine, Houston, TX 77030, USA. ratmar@bcm.edu&lt;/auth-address&gt;&lt;titles&gt;&lt;title&gt;Norovirus vaccine against experimental human Norwalk Virus illness&lt;/title&gt;&lt;secondary-title&gt;N Engl J Med&lt;/secondary-title&gt;&lt;/titles&gt;&lt;periodical&gt;&lt;full-title&gt;N Engl J Med&lt;/full-title&gt;&lt;/periodical&gt;&lt;pages&gt;2178-87&lt;/pages&gt;&lt;volume&gt;365&lt;/volume&gt;&lt;number&gt;23&lt;/number&gt;&lt;keywords&gt;&lt;keyword&gt;Administration, Intranasal&lt;/keyword&gt;&lt;keyword&gt;Adult&lt;/keyword&gt;&lt;keyword&gt;Antibodies, Viral/blood&lt;/keyword&gt;&lt;keyword&gt;Caliciviridae Infections/*prevention &amp;amp; control&lt;/keyword&gt;&lt;keyword&gt;Double-Blind Method&lt;/keyword&gt;&lt;keyword&gt;Female&lt;/keyword&gt;&lt;keyword&gt;Gastroenteritis&lt;/keyword&gt;&lt;keyword&gt;Humans&lt;/keyword&gt;&lt;keyword&gt;Male&lt;/keyword&gt;&lt;keyword&gt;Middle Aged&lt;/keyword&gt;&lt;keyword&gt;*Norovirus/immunology&lt;/keyword&gt;&lt;keyword&gt;Viral Vaccines/adverse effects/*immunology&lt;/keyword&gt;&lt;keyword&gt;Young Adult&lt;/keyword&gt;&lt;/keywords&gt;&lt;dates&gt;&lt;year&gt;2011&lt;/year&gt;&lt;pub-dates&gt;&lt;date&gt;Dec 08&lt;/date&gt;&lt;/pub-dates&gt;&lt;/dates&gt;&lt;isbn&gt;1533-4406 (Electronic)&amp;#xD;0028-4793 (Linking)&lt;/isbn&gt;&lt;accession-num&gt;22150036&lt;/accession-num&gt;&lt;urls&gt;&lt;related-urls&gt;&lt;url&gt;https://www.ncbi.nlm.nih.gov/pubmed/22150036&lt;/url&gt;&lt;/related-urls&gt;&lt;/urls&gt;&lt;custom2&gt;PMC3761795&lt;/custom2&gt;&lt;electronic-resource-num&gt;10.1056/NEJMoa1101245&lt;/electronic-resource-num&gt;&lt;/record&gt;&lt;/Cite&gt;&lt;/EndNote&gt;</w:instrText>
      </w:r>
      <w:r w:rsidR="008926DF">
        <w:fldChar w:fldCharType="separate"/>
      </w:r>
      <w:r w:rsidR="008926DF" w:rsidRPr="008926DF">
        <w:rPr>
          <w:noProof/>
          <w:vertAlign w:val="superscript"/>
        </w:rPr>
        <w:t>6</w:t>
      </w:r>
      <w:r w:rsidR="008926DF">
        <w:fldChar w:fldCharType="end"/>
      </w:r>
      <w:r w:rsidR="008926DF">
        <w:t>.</w:t>
      </w:r>
    </w:p>
    <w:p w14:paraId="035CFE97" w14:textId="69504EEE" w:rsidR="008926DF" w:rsidRDefault="008926DF" w:rsidP="00933161">
      <w:pPr>
        <w:spacing w:line="360" w:lineRule="auto"/>
        <w:jc w:val="both"/>
      </w:pPr>
      <w:r>
        <w:t>However, the prototype vaccine (and</w:t>
      </w:r>
      <w:r w:rsidR="00B033B7">
        <w:t xml:space="preserve"> challenge strain) used in this</w:t>
      </w:r>
      <w:r>
        <w:t xml:space="preserve"> </w:t>
      </w:r>
      <w:r w:rsidR="00B033B7">
        <w:t>trial</w:t>
      </w:r>
      <w:r>
        <w:t xml:space="preserve"> was based on a single norovirus </w:t>
      </w:r>
      <w:r w:rsidR="00084F90">
        <w:t>strain –</w:t>
      </w:r>
      <w:r>
        <w:t xml:space="preserve"> the prototype GI.1 Norwalk virus/1968</w:t>
      </w:r>
      <w:r w:rsidR="00084F90">
        <w:t xml:space="preserve"> – which </w:t>
      </w:r>
      <w:r w:rsidR="001E7AF4">
        <w:t>is uncommon</w:t>
      </w:r>
      <w:r w:rsidR="00084F90">
        <w:t>,</w:t>
      </w:r>
      <w:r w:rsidR="001E7AF4">
        <w:t xml:space="preserve"> detected in &lt;1% of norovirus strains characterised</w:t>
      </w:r>
      <w:r w:rsidR="00B033B7">
        <w:t xml:space="preserve"> per year</w:t>
      </w:r>
      <w:r w:rsidR="001E7AF4">
        <w:t xml:space="preserve"> </w:t>
      </w:r>
      <w:r w:rsidR="00B033B7">
        <w:t>in</w:t>
      </w:r>
      <w:r w:rsidR="001E7AF4">
        <w:t xml:space="preserve"> surveillance programmes in developed countries. As the most significant disease burden is associated with the GII.4 </w:t>
      </w:r>
      <w:proofErr w:type="spellStart"/>
      <w:r w:rsidR="001E7AF4">
        <w:t>genocluster</w:t>
      </w:r>
      <w:proofErr w:type="spellEnd"/>
      <w:r w:rsidR="004954E2">
        <w:t xml:space="preserve">, </w:t>
      </w:r>
      <w:r w:rsidR="00CC462A">
        <w:t xml:space="preserve">any candidate vaccine would need to elicit immunity to GII.4 norovirus strains, and cross-react to antigenically distinct </w:t>
      </w:r>
      <w:r w:rsidR="00E12B29">
        <w:t xml:space="preserve">GII.4 </w:t>
      </w:r>
      <w:r w:rsidR="00CC462A">
        <w:t>variants.</w:t>
      </w:r>
      <w:r w:rsidR="001E7AF4">
        <w:t xml:space="preserve"> </w:t>
      </w:r>
      <w:r w:rsidR="00CC462A">
        <w:t xml:space="preserve">A chimeric VLP was developed </w:t>
      </w:r>
      <w:r w:rsidR="00084F90">
        <w:t>incorporating</w:t>
      </w:r>
      <w:r w:rsidR="00CC462A">
        <w:t xml:space="preserve"> epitopes from antigenically distinct GII.4 viruses</w:t>
      </w:r>
      <w:r w:rsidR="00CC462A">
        <w:fldChar w:fldCharType="begin">
          <w:fldData xml:space="preserve">PEVuZE5vdGU+PENpdGU+PEF1dGhvcj5QYXJyYTwvQXV0aG9yPjxZZWFyPjIwMTI8L1llYXI+PFJl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</w:fldData>
        </w:fldChar>
      </w:r>
      <w:r w:rsidR="00291F05">
        <w:instrText xml:space="preserve"> ADDIN EN.CITE </w:instrText>
      </w:r>
      <w:r w:rsidR="00291F05">
        <w:fldChar w:fldCharType="begin">
          <w:fldData xml:space="preserve">PEVuZE5vdGU+PENpdGU+PEF1dGhvcj5QYXJyYTwvQXV0aG9yPjxZZWFyPjIwMTI8L1llYXI+PFJl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</w:fldData>
        </w:fldChar>
      </w:r>
      <w:r w:rsidR="00291F05">
        <w:instrText xml:space="preserve"> ADDIN EN.CITE.DATA </w:instrText>
      </w:r>
      <w:r w:rsidR="00291F05">
        <w:fldChar w:fldCharType="end"/>
      </w:r>
      <w:r w:rsidR="00CC462A">
        <w:fldChar w:fldCharType="separate"/>
      </w:r>
      <w:r w:rsidR="00291F05" w:rsidRPr="00291F05">
        <w:rPr>
          <w:noProof/>
          <w:vertAlign w:val="superscript"/>
        </w:rPr>
        <w:t>82</w:t>
      </w:r>
      <w:r w:rsidR="00CC462A">
        <w:fldChar w:fldCharType="end"/>
      </w:r>
      <w:r w:rsidR="00AC0CF4">
        <w:t xml:space="preserve">, </w:t>
      </w:r>
      <w:r w:rsidR="00084F90">
        <w:t xml:space="preserve">and </w:t>
      </w:r>
      <w:r w:rsidR="00F203D3">
        <w:t>induced</w:t>
      </w:r>
      <w:r w:rsidR="00AC0CF4">
        <w:t xml:space="preserve"> broadly-reactive antibody responses</w:t>
      </w:r>
      <w:r w:rsidR="00AC0CF4">
        <w:fldChar w:fldCharType="begin">
          <w:fldData xml:space="preserve">PEVuZE5vdGU+PENpdGU+PEF1dGhvcj5EZWJiaW5rPC9BdXRob3I+PFllYXI+MjAxNDwvWWVhcj48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</w:fldData>
        </w:fldChar>
      </w:r>
      <w:r w:rsidR="00084F90">
        <w:instrText xml:space="preserve"> ADDIN EN.CITE </w:instrText>
      </w:r>
      <w:r w:rsidR="00084F90">
        <w:fldChar w:fldCharType="begin">
          <w:fldData xml:space="preserve">PEVuZE5vdGU+PENpdGU+PEF1dGhvcj5EZWJiaW5rPC9BdXRob3I+PFllYXI+MjAxNDwvWWVhcj48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</w:fldData>
        </w:fldChar>
      </w:r>
      <w:r w:rsidR="00084F90">
        <w:instrText xml:space="preserve"> ADDIN EN.CITE.DATA </w:instrText>
      </w:r>
      <w:r w:rsidR="00084F90">
        <w:fldChar w:fldCharType="end"/>
      </w:r>
      <w:r w:rsidR="00AC0CF4">
        <w:fldChar w:fldCharType="separate"/>
      </w:r>
      <w:r w:rsidR="00291F05" w:rsidRPr="00291F05">
        <w:rPr>
          <w:noProof/>
          <w:vertAlign w:val="superscript"/>
        </w:rPr>
        <w:t>83</w:t>
      </w:r>
      <w:r w:rsidR="00AC0CF4">
        <w:fldChar w:fldCharType="end"/>
      </w:r>
      <w:r w:rsidR="00CC462A">
        <w:t>.</w:t>
      </w:r>
    </w:p>
    <w:p w14:paraId="39A09561" w14:textId="04E7EE8E" w:rsidR="00AC0CF4" w:rsidRDefault="00B033B7" w:rsidP="00933161">
      <w:pPr>
        <w:spacing w:line="360" w:lineRule="auto"/>
        <w:jc w:val="both"/>
      </w:pPr>
      <w:r>
        <w:t>A s</w:t>
      </w:r>
      <w:r w:rsidR="00AC0CF4">
        <w:t xml:space="preserve">ubsequent </w:t>
      </w:r>
      <w:r w:rsidR="00A03FC5" w:rsidRPr="00A03FC5">
        <w:t>trial</w:t>
      </w:r>
      <w:r w:rsidR="00A03FC5">
        <w:t xml:space="preserve"> </w:t>
      </w:r>
      <w:r w:rsidR="00AC0CF4">
        <w:t>incorporated the chimeric VLP into a GI.1/GII.4 bivalent vaccine formulation</w:t>
      </w:r>
      <w:r w:rsidR="00F203D3">
        <w:t xml:space="preserve"> and</w:t>
      </w:r>
      <w:r w:rsidR="00AC0CF4">
        <w:t xml:space="preserve"> demonstrated vaccine induced seroconversion in 90% of vaccine recipients, and </w:t>
      </w:r>
      <w:r w:rsidR="00375CA0">
        <w:t>reduced</w:t>
      </w:r>
      <w:r w:rsidR="00AC0CF4">
        <w:t xml:space="preserve"> gastroenteritis following challenge</w:t>
      </w:r>
      <w:r w:rsidR="00AC0CF4">
        <w:fldChar w:fldCharType="begin">
          <w:fldData xml:space="preserve">PEVuZE5vdGU+PENpdGU+PEF1dGhvcj5CZXJuc3RlaW48L0F1dGhvcj48WWVhcj4yMDE1PC9ZZWFy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</w:fldData>
        </w:fldChar>
      </w:r>
      <w:r w:rsidR="00084F90">
        <w:instrText xml:space="preserve"> ADDIN EN.CITE </w:instrText>
      </w:r>
      <w:r w:rsidR="00084F90">
        <w:fldChar w:fldCharType="begin">
          <w:fldData xml:space="preserve">PEVuZE5vdGU+PENpdGU+PEF1dGhvcj5CZXJuc3RlaW48L0F1dGhvcj48WWVhcj4yMDE1PC9ZZWFy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</w:fldData>
        </w:fldChar>
      </w:r>
      <w:r w:rsidR="00084F90">
        <w:instrText xml:space="preserve"> ADDIN EN.CITE.DATA </w:instrText>
      </w:r>
      <w:r w:rsidR="00084F90">
        <w:fldChar w:fldCharType="end"/>
      </w:r>
      <w:r w:rsidR="00AC0CF4">
        <w:fldChar w:fldCharType="separate"/>
      </w:r>
      <w:r w:rsidR="00AC0CF4" w:rsidRPr="00AC0CF4">
        <w:rPr>
          <w:noProof/>
          <w:vertAlign w:val="superscript"/>
        </w:rPr>
        <w:t>5</w:t>
      </w:r>
      <w:r w:rsidR="00AC0CF4">
        <w:fldChar w:fldCharType="end"/>
      </w:r>
      <w:r w:rsidR="00AC0CF4">
        <w:t xml:space="preserve">. However, the predefined primary endpoints were not achieved in this study, and further studies are necessary to assess how effective this candidate vaccine would be in the general population, and </w:t>
      </w:r>
      <w:r w:rsidR="00A03FC5">
        <w:t xml:space="preserve">specifically </w:t>
      </w:r>
      <w:r w:rsidR="00AC0CF4">
        <w:t xml:space="preserve">in </w:t>
      </w:r>
      <w:r w:rsidR="00A03FC5">
        <w:t xml:space="preserve">paediatric and </w:t>
      </w:r>
      <w:r w:rsidR="00AC0CF4">
        <w:t xml:space="preserve">elderly </w:t>
      </w:r>
      <w:r w:rsidR="00A03FC5">
        <w:t>populations</w:t>
      </w:r>
      <w:r w:rsidR="00AC0CF4">
        <w:t>.</w:t>
      </w:r>
      <w:r w:rsidR="00271567">
        <w:t xml:space="preserve"> Furthermore, studies must address both the duration of and </w:t>
      </w:r>
      <w:proofErr w:type="gramStart"/>
      <w:r w:rsidR="00271567">
        <w:t>the inter</w:t>
      </w:r>
      <w:proofErr w:type="gramEnd"/>
      <w:r w:rsidR="00271567">
        <w:t>-/intra-genotype breadth of protection.</w:t>
      </w:r>
    </w:p>
    <w:p w14:paraId="096EF64E" w14:textId="77777777" w:rsidR="009659E7" w:rsidRDefault="009659E7" w:rsidP="00933161">
      <w:pPr>
        <w:spacing w:line="360" w:lineRule="auto"/>
        <w:jc w:val="both"/>
      </w:pPr>
    </w:p>
    <w:p w14:paraId="00B86CC3" w14:textId="60AEECEB" w:rsidR="00931B0F" w:rsidRDefault="00931B0F" w:rsidP="00851ABF">
      <w:pPr>
        <w:jc w:val="both"/>
        <w:rPr>
          <w:b/>
        </w:rPr>
      </w:pPr>
      <w:r>
        <w:rPr>
          <w:b/>
        </w:rPr>
        <w:t>Perspectives</w:t>
      </w:r>
    </w:p>
    <w:p w14:paraId="3B4F6A99" w14:textId="3B59A621" w:rsidR="0096378E" w:rsidRDefault="0096378E" w:rsidP="00851ABF">
      <w:pPr>
        <w:spacing w:line="360" w:lineRule="auto"/>
        <w:jc w:val="both"/>
      </w:pPr>
      <w:r>
        <w:t>Clearly, significant progress has been made in understanding the virology and epidemiology of norovirus in humans: but there remain</w:t>
      </w:r>
      <w:r w:rsidR="00570573">
        <w:t xml:space="preserve"> </w:t>
      </w:r>
      <w:r>
        <w:t>significant gaps in our knowledge</w:t>
      </w:r>
      <w:r w:rsidR="00570573">
        <w:t>,</w:t>
      </w:r>
      <w:r>
        <w:t xml:space="preserve"> important for development of therapeutic and preventative interventions, </w:t>
      </w:r>
      <w:r w:rsidR="00E12B29">
        <w:t xml:space="preserve">and </w:t>
      </w:r>
      <w:r w:rsidR="00E12B29" w:rsidRPr="00E12B29">
        <w:t>ascert</w:t>
      </w:r>
      <w:r w:rsidR="00570573">
        <w:t>aining norovirus disease burden</w:t>
      </w:r>
      <w:r w:rsidR="00E12B29" w:rsidRPr="00E12B29">
        <w:t xml:space="preserve"> </w:t>
      </w:r>
      <w:r w:rsidR="00E12B29">
        <w:t>to understand</w:t>
      </w:r>
      <w:r>
        <w:t xml:space="preserve"> how these should be utilised, and to measure their effectiveness. This is true in all economic settings, but especially in low economic settings.</w:t>
      </w:r>
    </w:p>
    <w:p w14:paraId="3C12C23A" w14:textId="4E3E21EC" w:rsidR="008E60D8" w:rsidRDefault="0096378E" w:rsidP="00851ABF">
      <w:pPr>
        <w:spacing w:line="360" w:lineRule="auto"/>
        <w:jc w:val="both"/>
      </w:pPr>
      <w:r>
        <w:t xml:space="preserve">One </w:t>
      </w:r>
      <w:r w:rsidR="00D24FF9">
        <w:t>key question</w:t>
      </w:r>
      <w:r>
        <w:t xml:space="preserve"> </w:t>
      </w:r>
      <w:r w:rsidR="00D24FF9">
        <w:t>is</w:t>
      </w:r>
      <w:r>
        <w:t xml:space="preserve"> to understand the emergence of norovirus strains. With no animal reservoir</w:t>
      </w:r>
      <w:r w:rsidR="00B2331D">
        <w:fldChar w:fldCharType="begin">
          <w:fldData xml:space="preserve">PEVuZE5vdGU+PENpdGU+PEF1dGhvcj5XaWxoZWxtPC9BdXRob3I+PFllYXI+MjAxNTwvWWVhcj48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</w:fldData>
        </w:fldChar>
      </w:r>
      <w:r w:rsidR="00084F90">
        <w:instrText xml:space="preserve"> ADDIN EN.CITE </w:instrText>
      </w:r>
      <w:r w:rsidR="00084F90">
        <w:fldChar w:fldCharType="begin">
          <w:fldData xml:space="preserve">PEVuZE5vdGU+PENpdGU+PEF1dGhvcj5XaWxoZWxtPC9BdXRob3I+PFllYXI+MjAxNTwvWWVhcj48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</w:fldData>
        </w:fldChar>
      </w:r>
      <w:r w:rsidR="00084F90">
        <w:instrText xml:space="preserve"> ADDIN EN.CITE.DATA </w:instrText>
      </w:r>
      <w:r w:rsidR="00084F90">
        <w:fldChar w:fldCharType="end"/>
      </w:r>
      <w:r w:rsidR="00B2331D">
        <w:fldChar w:fldCharType="separate"/>
      </w:r>
      <w:r w:rsidR="00B2331D" w:rsidRPr="00B2331D">
        <w:rPr>
          <w:noProof/>
          <w:vertAlign w:val="superscript"/>
        </w:rPr>
        <w:t>17</w:t>
      </w:r>
      <w:r w:rsidR="00B2331D">
        <w:fldChar w:fldCharType="end"/>
      </w:r>
      <w:r>
        <w:t xml:space="preserve">, the virus must be sustained – and </w:t>
      </w:r>
      <w:r w:rsidR="00B2331D">
        <w:t xml:space="preserve">continuously </w:t>
      </w:r>
      <w:r>
        <w:t xml:space="preserve">evolve – in the human population. Using genomics approaches to </w:t>
      </w:r>
      <w:r w:rsidR="008E60D8">
        <w:t>measure and monitor</w:t>
      </w:r>
      <w:r>
        <w:t xml:space="preserve"> virus diversity </w:t>
      </w:r>
      <w:r w:rsidR="008E60D8">
        <w:t xml:space="preserve">among circulating strains, </w:t>
      </w:r>
      <w:r>
        <w:t xml:space="preserve">and </w:t>
      </w:r>
      <w:r w:rsidR="008E60D8">
        <w:t xml:space="preserve">to </w:t>
      </w:r>
      <w:r>
        <w:t xml:space="preserve">characterise and measure </w:t>
      </w:r>
      <w:r w:rsidR="005525F1">
        <w:t>whether</w:t>
      </w:r>
      <w:r>
        <w:t xml:space="preserve"> observed </w:t>
      </w:r>
      <w:r w:rsidR="008E60D8">
        <w:t xml:space="preserve">genetic changes </w:t>
      </w:r>
      <w:r w:rsidR="005525F1">
        <w:t xml:space="preserve">induce phenotypic changes </w:t>
      </w:r>
      <w:r w:rsidR="008E60D8">
        <w:t xml:space="preserve">will be crucial in developing </w:t>
      </w:r>
      <w:r w:rsidR="005525F1">
        <w:t xml:space="preserve">the </w:t>
      </w:r>
      <w:r w:rsidR="008E60D8">
        <w:t xml:space="preserve">systems </w:t>
      </w:r>
      <w:r w:rsidR="005525F1">
        <w:t xml:space="preserve">needed </w:t>
      </w:r>
      <w:r w:rsidR="008E60D8">
        <w:t xml:space="preserve">to understand </w:t>
      </w:r>
      <w:r w:rsidR="005525F1">
        <w:t xml:space="preserve">and monitor </w:t>
      </w:r>
      <w:r w:rsidR="008E60D8">
        <w:t xml:space="preserve">emergence events, particularly those that lead to </w:t>
      </w:r>
      <w:r w:rsidR="005525F1">
        <w:t xml:space="preserve">rapid </w:t>
      </w:r>
      <w:r w:rsidR="008E60D8">
        <w:t>pandemic spread of norovirus strains.</w:t>
      </w:r>
      <w:r w:rsidR="00B2331D">
        <w:t xml:space="preserve"> T</w:t>
      </w:r>
      <w:r w:rsidR="008E60D8">
        <w:t xml:space="preserve">here is increasing evidence that children may act as important reservoirs of norovirus, and the virus may exploit the </w:t>
      </w:r>
      <w:r w:rsidR="00B2331D">
        <w:t xml:space="preserve">more naïve </w:t>
      </w:r>
      <w:r w:rsidR="008E60D8">
        <w:t xml:space="preserve">immunological background in children </w:t>
      </w:r>
      <w:r w:rsidR="008E60D8">
        <w:lastRenderedPageBreak/>
        <w:t xml:space="preserve">to explore antigenic diversity, </w:t>
      </w:r>
      <w:r w:rsidR="00187087">
        <w:t>ultimately leading</w:t>
      </w:r>
      <w:r w:rsidR="008E60D8">
        <w:t xml:space="preserve"> to </w:t>
      </w:r>
      <w:r w:rsidR="00D24FF9">
        <w:t xml:space="preserve">virus </w:t>
      </w:r>
      <w:r w:rsidR="008E60D8">
        <w:t xml:space="preserve">diversification and </w:t>
      </w:r>
      <w:r w:rsidR="005525F1">
        <w:t xml:space="preserve">subsequent </w:t>
      </w:r>
      <w:r w:rsidR="008E60D8">
        <w:t>emergence of novel strains</w:t>
      </w:r>
      <w:r w:rsidR="008E60D8">
        <w:fldChar w:fldCharType="begin">
          <w:fldData xml:space="preserve">PEVuZE5vdGU+PENpdGU+PEF1dGhvcj5BbGxlbjwvQXV0aG9yPjxZZWFyPjIwMTY8L1llYXI+PFJl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</w:fldData>
        </w:fldChar>
      </w:r>
      <w:r w:rsidR="00766813">
        <w:instrText xml:space="preserve"> ADDIN EN.CITE </w:instrText>
      </w:r>
      <w:r w:rsidR="00766813">
        <w:fldChar w:fldCharType="begin">
          <w:fldData xml:space="preserve">PEVuZE5vdGU+PENpdGU+PEF1dGhvcj5BbGxlbjwvQXV0aG9yPjxZZWFyPjIwMTY8L1llYXI+PFJl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</w:fldData>
        </w:fldChar>
      </w:r>
      <w:r w:rsidR="00766813">
        <w:instrText xml:space="preserve"> ADDIN EN.CITE.DATA </w:instrText>
      </w:r>
      <w:r w:rsidR="00766813">
        <w:fldChar w:fldCharType="end"/>
      </w:r>
      <w:r w:rsidR="008E60D8">
        <w:fldChar w:fldCharType="separate"/>
      </w:r>
      <w:r w:rsidR="00766813" w:rsidRPr="00766813">
        <w:rPr>
          <w:noProof/>
          <w:vertAlign w:val="superscript"/>
        </w:rPr>
        <w:t>84</w:t>
      </w:r>
      <w:r w:rsidR="008E60D8">
        <w:fldChar w:fldCharType="end"/>
      </w:r>
      <w:r w:rsidR="008E60D8">
        <w:t>.</w:t>
      </w:r>
    </w:p>
    <w:p w14:paraId="5A78C05F" w14:textId="0DB7870F" w:rsidR="00A41A70" w:rsidRDefault="00757E08" w:rsidP="00A41A70">
      <w:pPr>
        <w:spacing w:line="360" w:lineRule="auto"/>
        <w:jc w:val="both"/>
      </w:pPr>
      <w:r>
        <w:t xml:space="preserve">Second, </w:t>
      </w:r>
      <w:r w:rsidR="00AB4605">
        <w:t>more detailed u</w:t>
      </w:r>
      <w:r w:rsidR="00790E77">
        <w:t xml:space="preserve">nderstanding </w:t>
      </w:r>
      <w:r w:rsidR="00AB4605">
        <w:t xml:space="preserve">of </w:t>
      </w:r>
      <w:r w:rsidR="00790E77">
        <w:t>the burden of the disease</w:t>
      </w:r>
      <w:r w:rsidR="00B2331D">
        <w:t>, transmission dynamics and pathogenesis in</w:t>
      </w:r>
      <w:r w:rsidR="00F0638C">
        <w:t xml:space="preserve"> risk groups, both those at risk of more severe disease (immunocompromised</w:t>
      </w:r>
      <w:r w:rsidR="00F0638C">
        <w:fldChar w:fldCharType="begin"/>
      </w:r>
      <w:r w:rsidR="00766813">
        <w:instrText xml:space="preserve"> ADDIN EN.CITE &lt;EndNote&gt;&lt;Cite&gt;&lt;Author&gt;Bok&lt;/Author&gt;&lt;Year&gt;2012&lt;/Year&gt;&lt;RecNum&gt;428&lt;/RecNum&gt;&lt;DisplayText&gt;&lt;style face="superscript"&gt;85&lt;/style&gt;&lt;/DisplayText&gt;&lt;record&gt;&lt;rec-number&gt;428&lt;/rec-number&gt;&lt;foreign-keys&gt;&lt;key app="EN" db-id="d2psw55r2ew9zrep2vpx2rek09z0rawzwe5e" timestamp="1498580178"&gt;428&lt;/key&gt;&lt;/foreign-keys&gt;&lt;ref-type name="Journal Article"&gt;17&lt;/ref-type&gt;&lt;contributors&gt;&lt;authors&gt;&lt;author&gt;Bok, K.&lt;/author&gt;&lt;author&gt;Green, K. Y.&lt;/author&gt;&lt;/authors&gt;&lt;/contributors&gt;&lt;auth-address&gt;Caliciviruses Section, Laboratory of Infectious Diseases, National Institute of Allergy and Infectious Diseases, National Institutes of Health, Bethesda, MD 20892, USA.&lt;/auth-address&gt;&lt;titles&gt;&lt;title&gt;Norovirus gastroenteritis in immunocompromised patients&lt;/title&gt;&lt;secondary-title&gt;N Engl J Med&lt;/secondary-title&gt;&lt;/titles&gt;&lt;periodical&gt;&lt;full-title&gt;N Engl J Med&lt;/full-title&gt;&lt;/periodical&gt;&lt;pages&gt;2126-32&lt;/pages&gt;&lt;volume&gt;367&lt;/volume&gt;&lt;number&gt;22&lt;/number&gt;&lt;keywords&gt;&lt;keyword&gt;*Caliciviridae Infections/diagnosis/immunology/therapy&lt;/keyword&gt;&lt;keyword&gt;Evolution, Molecular&lt;/keyword&gt;&lt;keyword&gt;Gastroenteritis/diagnosis/immunology/*virology&lt;/keyword&gt;&lt;keyword&gt;Genotype&lt;/keyword&gt;&lt;keyword&gt;Humans&lt;/keyword&gt;&lt;keyword&gt;Immunocompetence&lt;/keyword&gt;&lt;keyword&gt;*Immunocompromised Host&lt;/keyword&gt;&lt;keyword&gt;*Norovirus/classification/genetics/ultrastructure&lt;/keyword&gt;&lt;/keywords&gt;&lt;dates&gt;&lt;year&gt;2012&lt;/year&gt;&lt;pub-dates&gt;&lt;date&gt;Nov 29&lt;/date&gt;&lt;/pub-dates&gt;&lt;/dates&gt;&lt;isbn&gt;1533-4406 (Electronic)&amp;#xD;0028-4793 (Linking)&lt;/isbn&gt;&lt;accession-num&gt;23190223&lt;/accession-num&gt;&lt;urls&gt;&lt;related-urls&gt;&lt;url&gt;https://www.ncbi.nlm.nih.gov/pubmed/23190223&lt;/url&gt;&lt;/related-urls&gt;&lt;/urls&gt;&lt;custom2&gt;PMC4944753&lt;/custom2&gt;&lt;electronic-resource-num&gt;10.1056/NEJMra1207742&lt;/electronic-resource-num&gt;&lt;/record&gt;&lt;/Cite&gt;&lt;/EndNote&gt;</w:instrText>
      </w:r>
      <w:r w:rsidR="00F0638C">
        <w:fldChar w:fldCharType="separate"/>
      </w:r>
      <w:r w:rsidR="00766813" w:rsidRPr="00766813">
        <w:rPr>
          <w:noProof/>
          <w:vertAlign w:val="superscript"/>
        </w:rPr>
        <w:t>85</w:t>
      </w:r>
      <w:r w:rsidR="00F0638C">
        <w:fldChar w:fldCharType="end"/>
      </w:r>
      <w:r w:rsidR="00F0638C">
        <w:t>, elderly</w:t>
      </w:r>
      <w:r w:rsidR="00F0638C">
        <w:fldChar w:fldCharType="begin"/>
      </w:r>
      <w:r w:rsidR="00F0638C">
        <w:instrText xml:space="preserve"> ADDIN EN.CITE &lt;EndNote&gt;&lt;Cite&gt;&lt;Author&gt;Harris&lt;/Author&gt;&lt;Year&gt;2008&lt;/Year&gt;&lt;RecNum&gt;267&lt;/RecNum&gt;&lt;DisplayText&gt;&lt;style face="superscript"&gt;61&lt;/style&gt;&lt;/DisplayText&gt;&lt;record&gt;&lt;rec-number&gt;267&lt;/rec-number&gt;&lt;foreign-keys&gt;&lt;key app="EN" db-id="d2psw55r2ew9zrep2vpx2rek09z0rawzwe5e" timestamp="1497270369"&gt;267&lt;/key&gt;&lt;/foreign-keys&gt;&lt;ref-type name="Journal Article"&gt;17&lt;/ref-type&gt;&lt;contributors&gt;&lt;authors&gt;&lt;author&gt;Harris, J. P.&lt;/author&gt;&lt;author&gt;Edmunds, W. J.&lt;/author&gt;&lt;author&gt;Pebody, R.&lt;/author&gt;&lt;author&gt;Brown, D. W.&lt;/author&gt;&lt;author&gt;Lopman, B. A.&lt;/author&gt;&lt;/authors&gt;&lt;/contributors&gt;&lt;auth-address&gt;Centre for Infections, GEZI, Health Protection Agency, London, UK. john.harris@hpa.org.uk&lt;/auth-address&gt;&lt;titles&gt;&lt;title&gt;Deaths from norovirus among the elderly, England and Wales&lt;/title&gt;&lt;secondary-title&gt;Emerg Infect Dis&lt;/secondary-title&gt;&lt;/titles&gt;&lt;periodical&gt;&lt;full-title&gt;Emerg Infect Dis&lt;/full-title&gt;&lt;/periodical&gt;&lt;pages&gt;1546-52&lt;/pages&gt;&lt;volume&gt;14&lt;/volume&gt;&lt;number&gt;10&lt;/number&gt;&lt;keywords&gt;&lt;keyword&gt;Aged&lt;/keyword&gt;&lt;keyword&gt;Caliciviridae Infections/*mortality&lt;/keyword&gt;&lt;keyword&gt;Disease Outbreaks/statistics &amp;amp; numerical data&lt;/keyword&gt;&lt;keyword&gt;England/epidemiology&lt;/keyword&gt;&lt;keyword&gt;Female&lt;/keyword&gt;&lt;keyword&gt;Gastroenteritis/*mortality&lt;/keyword&gt;&lt;keyword&gt;Humans&lt;/keyword&gt;&lt;keyword&gt;Male&lt;/keyword&gt;&lt;keyword&gt;Models, Statistical&lt;/keyword&gt;&lt;keyword&gt;*Norovirus&lt;/keyword&gt;&lt;keyword&gt;Regression Analysis&lt;/keyword&gt;&lt;keyword&gt;Seasons&lt;/keyword&gt;&lt;keyword&gt;Wales/epidemiology&lt;/keyword&gt;&lt;/keywords&gt;&lt;dates&gt;&lt;year&gt;2008&lt;/year&gt;&lt;pub-dates&gt;&lt;date&gt;Oct&lt;/date&gt;&lt;/pub-dates&gt;&lt;/dates&gt;&lt;isbn&gt;1080-6059 (Electronic)&amp;#xD;1080-6040 (Linking)&lt;/isbn&gt;&lt;accession-num&gt;18826817&lt;/accession-num&gt;&lt;urls&gt;&lt;related-urls&gt;&lt;url&gt;https://www.ncbi.nlm.nih.gov/pubmed/18826817&lt;/url&gt;&lt;/related-urls&gt;&lt;/urls&gt;&lt;custom2&gt;PMC2609872&lt;/custom2&gt;&lt;electronic-resource-num&gt;10.3201/eid1410.080188&lt;/electronic-resource-num&gt;&lt;/record&gt;&lt;/Cite&gt;&lt;/EndNote&gt;</w:instrText>
      </w:r>
      <w:r w:rsidR="00F0638C">
        <w:fldChar w:fldCharType="separate"/>
      </w:r>
      <w:r w:rsidR="00F0638C" w:rsidRPr="00F0638C">
        <w:rPr>
          <w:noProof/>
          <w:vertAlign w:val="superscript"/>
        </w:rPr>
        <w:t>61</w:t>
      </w:r>
      <w:r w:rsidR="00F0638C">
        <w:fldChar w:fldCharType="end"/>
      </w:r>
      <w:r w:rsidR="00F0638C">
        <w:t>), and those more likely to come into contact with or are at higher risk of transmitting the virus (food-handlers</w:t>
      </w:r>
      <w:r w:rsidR="00B2331D">
        <w:fldChar w:fldCharType="begin">
          <w:fldData xml:space="preserve">PEVuZE5vdGU+PENpdGU+PEF1dGhvcj5SdW1ibGU8L0F1dGhvcj48WWVhcj4yMDE3PC9ZZWFyPjxS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=
</w:fldData>
        </w:fldChar>
      </w:r>
      <w:r w:rsidR="00766813">
        <w:instrText xml:space="preserve"> ADDIN EN.CITE </w:instrText>
      </w:r>
      <w:r w:rsidR="00766813">
        <w:fldChar w:fldCharType="begin">
          <w:fldData xml:space="preserve">PEVuZE5vdGU+PENpdGU+PEF1dGhvcj5SdW1ibGU8L0F1dGhvcj48WWVhcj4yMDE3PC9ZZWFyPjxS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=
</w:fldData>
        </w:fldChar>
      </w:r>
      <w:r w:rsidR="00766813">
        <w:instrText xml:space="preserve"> ADDIN EN.CITE.DATA </w:instrText>
      </w:r>
      <w:r w:rsidR="00766813">
        <w:fldChar w:fldCharType="end"/>
      </w:r>
      <w:r w:rsidR="00B2331D">
        <w:fldChar w:fldCharType="separate"/>
      </w:r>
      <w:r w:rsidR="00766813" w:rsidRPr="00766813">
        <w:rPr>
          <w:noProof/>
          <w:vertAlign w:val="superscript"/>
        </w:rPr>
        <w:t>86</w:t>
      </w:r>
      <w:r w:rsidR="00B2331D">
        <w:fldChar w:fldCharType="end"/>
      </w:r>
      <w:r w:rsidR="00F0638C">
        <w:t>, healthcare workers</w:t>
      </w:r>
      <w:r w:rsidR="00B2331D">
        <w:fldChar w:fldCharType="begin">
          <w:fldData xml:space="preserve">PEVuZE5vdGU+PENpdGU+PEF1dGhvcj5TYWJyaWE8L0F1dGhvcj48WWVhcj4yMDE2PC9ZZWFyPjxS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</w:fldData>
        </w:fldChar>
      </w:r>
      <w:r w:rsidR="00766813">
        <w:instrText xml:space="preserve"> ADDIN EN.CITE </w:instrText>
      </w:r>
      <w:r w:rsidR="00766813">
        <w:fldChar w:fldCharType="begin">
          <w:fldData xml:space="preserve">PEVuZE5vdGU+PENpdGU+PEF1dGhvcj5TYWJyaWE8L0F1dGhvcj48WWVhcj4yMDE2PC9ZZWFyPjxS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</w:fldData>
        </w:fldChar>
      </w:r>
      <w:r w:rsidR="00766813">
        <w:instrText xml:space="preserve"> ADDIN EN.CITE.DATA </w:instrText>
      </w:r>
      <w:r w:rsidR="00766813">
        <w:fldChar w:fldCharType="end"/>
      </w:r>
      <w:r w:rsidR="00B2331D">
        <w:fldChar w:fldCharType="separate"/>
      </w:r>
      <w:r w:rsidR="00766813" w:rsidRPr="00766813">
        <w:rPr>
          <w:noProof/>
          <w:vertAlign w:val="superscript"/>
        </w:rPr>
        <w:t>87</w:t>
      </w:r>
      <w:r w:rsidR="00B2331D">
        <w:fldChar w:fldCharType="end"/>
      </w:r>
      <w:r w:rsidR="00F0638C">
        <w:t>, military personnel</w:t>
      </w:r>
      <w:r w:rsidR="00B2331D">
        <w:fldChar w:fldCharType="begin"/>
      </w:r>
      <w:r w:rsidR="00B2331D">
        <w:instrText xml:space="preserve"> ADDIN EN.CITE &lt;EndNote&gt;&lt;Cite&gt;&lt;Author&gt;McCarthy&lt;/Author&gt;&lt;Year&gt;2000&lt;/Year&gt;&lt;RecNum&gt;308&lt;/RecNum&gt;&lt;DisplayText&gt;&lt;style face="superscript"&gt;76&lt;/style&gt;&lt;/DisplayText&gt;&lt;record&gt;&lt;rec-number&gt;308&lt;/rec-number&gt;&lt;foreign-keys&gt;&lt;key app="EN" db-id="d2psw55r2ew9zrep2vpx2rek09z0rawzwe5e" timestamp="1497271456"&gt;308&lt;/key&gt;&lt;/foreign-keys&gt;&lt;ref-type name="Journal Article"&gt;17&lt;/ref-type&gt;&lt;contributors&gt;&lt;authors&gt;&lt;author&gt;McCarthy, M.&lt;/author&gt;&lt;author&gt;Estes, M. K.&lt;/author&gt;&lt;author&gt;Hyams, K. C.&lt;/author&gt;&lt;/authors&gt;&lt;/contributors&gt;&lt;auth-address&gt;Naval Medical Research Center, Bethesda, MD 20889-5607, USA. mccarthym@nmripo.nmri.nnmc.navy.mil.&lt;/auth-address&gt;&lt;titles&gt;&lt;title&gt;Norwalk-like virus infection in military forces: epidemic potential, sporadic disease, and the future direction of prevention and control efforts&lt;/title&gt;&lt;secondary-title&gt;J Infect Dis&lt;/secondary-title&gt;&lt;/titles&gt;&lt;periodical&gt;&lt;full-title&gt;J Infect Dis&lt;/full-title&gt;&lt;/periodical&gt;&lt;pages&gt;S387-91&lt;/pages&gt;&lt;volume&gt;181 Suppl 2&lt;/volume&gt;&lt;keywords&gt;&lt;keyword&gt;Caliciviridae Infections/*epidemiology/prevention &amp;amp; control&lt;/keyword&gt;&lt;keyword&gt;Disease Outbreaks&lt;/keyword&gt;&lt;keyword&gt;Humans&lt;/keyword&gt;&lt;keyword&gt;*Military Personnel&lt;/keyword&gt;&lt;keyword&gt;Norwalk virus/*isolation &amp;amp; purification&lt;/keyword&gt;&lt;keyword&gt;Viral Vaccines/immunology&lt;/keyword&gt;&lt;/keywords&gt;&lt;dates&gt;&lt;year&gt;2000&lt;/year&gt;&lt;pub-dates&gt;&lt;date&gt;May&lt;/date&gt;&lt;/pub-dates&gt;&lt;/dates&gt;&lt;isbn&gt;0022-1899 (Print)&amp;#xD;0022-1899 (Linking)&lt;/isbn&gt;&lt;accession-num&gt;10804153&lt;/accession-num&gt;&lt;urls&gt;&lt;related-urls&gt;&lt;url&gt;https://www.ncbi.nlm.nih.gov/pubmed/10804153&lt;/url&gt;&lt;/related-urls&gt;&lt;/urls&gt;&lt;electronic-resource-num&gt;10.1086/315582&lt;/electronic-resource-num&gt;&lt;/record&gt;&lt;/Cite&gt;&lt;/EndNote&gt;</w:instrText>
      </w:r>
      <w:r w:rsidR="00B2331D">
        <w:fldChar w:fldCharType="separate"/>
      </w:r>
      <w:r w:rsidR="00B2331D" w:rsidRPr="00B2331D">
        <w:rPr>
          <w:noProof/>
          <w:vertAlign w:val="superscript"/>
        </w:rPr>
        <w:t>76</w:t>
      </w:r>
      <w:r w:rsidR="00B2331D">
        <w:fldChar w:fldCharType="end"/>
      </w:r>
      <w:r w:rsidR="00F0638C">
        <w:t xml:space="preserve">) </w:t>
      </w:r>
      <w:r w:rsidR="00D24FF9">
        <w:t xml:space="preserve">is needed. </w:t>
      </w:r>
      <w:r w:rsidR="00A41A70">
        <w:t xml:space="preserve">There are complex epidemiological and </w:t>
      </w:r>
      <w:proofErr w:type="spellStart"/>
      <w:r w:rsidR="00A41A70">
        <w:t>virological</w:t>
      </w:r>
      <w:proofErr w:type="spellEnd"/>
      <w:r w:rsidR="00A41A70">
        <w:t xml:space="preserve"> questions relating to the d</w:t>
      </w:r>
      <w:r w:rsidR="00A41A70" w:rsidRPr="008E60D8">
        <w:t>istribution of norovirus-associated disease in the population, for whom the disease burden is greatest, as well as understanding host susceptibility factors</w:t>
      </w:r>
      <w:r w:rsidR="00A41A70">
        <w:t xml:space="preserve">. </w:t>
      </w:r>
      <w:r w:rsidR="00167E98">
        <w:t>I</w:t>
      </w:r>
      <w:r w:rsidR="00A41A70">
        <w:t>ntegrated laboratory and epidemiological studies</w:t>
      </w:r>
      <w:r w:rsidR="00167E98">
        <w:t xml:space="preserve"> are </w:t>
      </w:r>
      <w:r w:rsidR="00187087">
        <w:t xml:space="preserve">crucial </w:t>
      </w:r>
      <w:r w:rsidR="00167E98">
        <w:t>to</w:t>
      </w:r>
      <w:r w:rsidR="00A41A70">
        <w:t xml:space="preserve"> investigate how norovirus is transmitted</w:t>
      </w:r>
      <w:r w:rsidR="00167E98">
        <w:t>, disease attribution via different transmission pathways,</w:t>
      </w:r>
      <w:r w:rsidR="00A41A70">
        <w:t xml:space="preserve"> how infections can be tracked in the population</w:t>
      </w:r>
      <w:r w:rsidR="00167E98">
        <w:t xml:space="preserve"> and during outbreaks</w:t>
      </w:r>
      <w:r w:rsidR="00A41A70">
        <w:t xml:space="preserve">, and what role susceptibility factors such as HBGA </w:t>
      </w:r>
      <w:r w:rsidR="00167E98">
        <w:t>pheno</w:t>
      </w:r>
      <w:r w:rsidR="00A41A70">
        <w:t xml:space="preserve">type or </w:t>
      </w:r>
      <w:r w:rsidR="00167E98">
        <w:t xml:space="preserve">the individual </w:t>
      </w:r>
      <w:r w:rsidR="00A41A70">
        <w:t xml:space="preserve">microbiome composition </w:t>
      </w:r>
      <w:r w:rsidR="00E31F4F">
        <w:t xml:space="preserve">may play in norovirus infection, </w:t>
      </w:r>
      <w:r w:rsidR="00A41A70">
        <w:t>development of disease</w:t>
      </w:r>
      <w:r w:rsidR="00E31F4F">
        <w:t xml:space="preserve"> and outcomes</w:t>
      </w:r>
      <w:r w:rsidR="00A41A70">
        <w:t>.</w:t>
      </w:r>
    </w:p>
    <w:p w14:paraId="775AAEDC" w14:textId="6A461319" w:rsidR="00790E77" w:rsidRDefault="00D24FF9" w:rsidP="0030310F">
      <w:pPr>
        <w:spacing w:line="360" w:lineRule="auto"/>
        <w:jc w:val="both"/>
      </w:pPr>
      <w:r>
        <w:t>Third, a</w:t>
      </w:r>
      <w:r w:rsidR="0030310F">
        <w:t xml:space="preserve">longside data on the </w:t>
      </w:r>
      <w:r>
        <w:t xml:space="preserve">direct </w:t>
      </w:r>
      <w:r w:rsidR="0030310F">
        <w:t>burden of disease</w:t>
      </w:r>
      <w:r>
        <w:t xml:space="preserve">, </w:t>
      </w:r>
      <w:r w:rsidR="0030310F">
        <w:t xml:space="preserve">enhanced data are needed to </w:t>
      </w:r>
      <w:r>
        <w:t>understand</w:t>
      </w:r>
      <w:r w:rsidR="0030310F">
        <w:t xml:space="preserve"> where interventions may </w:t>
      </w:r>
      <w:r>
        <w:t>alleviate</w:t>
      </w:r>
      <w:r w:rsidR="0030310F">
        <w:t xml:space="preserve"> transmission and disease </w:t>
      </w:r>
      <w:r w:rsidR="0030310F" w:rsidRPr="0030310F">
        <w:t xml:space="preserve">overall, as many settings are interlinked. For example, </w:t>
      </w:r>
      <w:r w:rsidR="007A1E77" w:rsidRPr="0030310F">
        <w:t>administering</w:t>
      </w:r>
      <w:r w:rsidR="00790E77" w:rsidRPr="0030310F">
        <w:t xml:space="preserve"> a </w:t>
      </w:r>
      <w:r w:rsidR="007A1E77" w:rsidRPr="0030310F">
        <w:t xml:space="preserve">norovirus </w:t>
      </w:r>
      <w:r w:rsidR="00790E77" w:rsidRPr="0030310F">
        <w:t>vaccine</w:t>
      </w:r>
      <w:r w:rsidR="007A1E77" w:rsidRPr="0030310F">
        <w:t xml:space="preserve"> to patients</w:t>
      </w:r>
      <w:r w:rsidR="00790E77" w:rsidRPr="0030310F">
        <w:t xml:space="preserve"> in long term care home</w:t>
      </w:r>
      <w:r w:rsidR="007A1E77" w:rsidRPr="0030310F">
        <w:t xml:space="preserve">s </w:t>
      </w:r>
      <w:r w:rsidR="00790E77" w:rsidRPr="0030310F">
        <w:t>might help prevent outbreaks in this environment, but might have limited effect</w:t>
      </w:r>
      <w:r w:rsidR="007A1E77" w:rsidRPr="0030310F">
        <w:t xml:space="preserve">s on the population as a whole. </w:t>
      </w:r>
      <w:r w:rsidR="0030310F" w:rsidRPr="0030310F">
        <w:t>However, i</w:t>
      </w:r>
      <w:r w:rsidR="007A1E77" w:rsidRPr="0030310F">
        <w:t xml:space="preserve">t </w:t>
      </w:r>
      <w:r w:rsidR="0030310F" w:rsidRPr="0030310F">
        <w:t>may</w:t>
      </w:r>
      <w:r w:rsidR="00790E77" w:rsidRPr="0030310F">
        <w:t xml:space="preserve"> be a worthwhile strategy if </w:t>
      </w:r>
      <w:r w:rsidR="0030310F" w:rsidRPr="0030310F">
        <w:t>vaccination in care homes subsequently</w:t>
      </w:r>
      <w:r w:rsidR="00790E77" w:rsidRPr="0030310F">
        <w:t xml:space="preserve"> prevents </w:t>
      </w:r>
      <w:r>
        <w:t xml:space="preserve">outbreaks </w:t>
      </w:r>
      <w:r w:rsidRPr="0030310F">
        <w:t xml:space="preserve">in hospitals </w:t>
      </w:r>
      <w:r>
        <w:t>and reduces bed blocking.</w:t>
      </w:r>
    </w:p>
    <w:p w14:paraId="33B3FD63" w14:textId="15D1A9A1" w:rsidR="00766813" w:rsidRDefault="00766813" w:rsidP="00766813">
      <w:pPr>
        <w:spacing w:line="360" w:lineRule="auto"/>
        <w:jc w:val="both"/>
      </w:pPr>
      <w:r>
        <w:t>With</w:t>
      </w:r>
      <w:r w:rsidR="002230EB">
        <w:t xml:space="preserve"> the</w:t>
      </w:r>
      <w:r>
        <w:t xml:space="preserve"> recent advances in laboratory culture systems for norovirus</w:t>
      </w:r>
      <w:r>
        <w:fldChar w:fldCharType="begin">
          <w:fldData xml:space="preserve">PEVuZE5vdGU+PENpdGU+PEF1dGhvcj5FdHRheWViaTwvQXV0aG9yPjxZZWFyPjIwMTY8L1llYXI+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</w:fldData>
        </w:fldChar>
      </w:r>
      <w:r w:rsidR="00084F90">
        <w:instrText xml:space="preserve"> ADDIN EN.CITE </w:instrText>
      </w:r>
      <w:r w:rsidR="00084F90">
        <w:fldChar w:fldCharType="begin">
          <w:fldData xml:space="preserve">PEVuZE5vdGU+PENpdGU+PEF1dGhvcj5FdHRheWViaTwvQXV0aG9yPjxZZWFyPjIwMTY8L1llYXI+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</w:fldData>
        </w:fldChar>
      </w:r>
      <w:r w:rsidR="00084F90">
        <w:instrText xml:space="preserve"> ADDIN EN.CITE.DATA </w:instrText>
      </w:r>
      <w:r w:rsidR="00084F90">
        <w:fldChar w:fldCharType="end"/>
      </w:r>
      <w:r>
        <w:fldChar w:fldCharType="separate"/>
      </w:r>
      <w:r w:rsidRPr="00766813">
        <w:rPr>
          <w:noProof/>
          <w:vertAlign w:val="superscript"/>
        </w:rPr>
        <w:t>7, 88</w:t>
      </w:r>
      <w:r>
        <w:fldChar w:fldCharType="end"/>
      </w:r>
      <w:r>
        <w:t>, next generation sequencing technologies</w:t>
      </w:r>
      <w:r>
        <w:fldChar w:fldCharType="begin">
          <w:fldData xml:space="preserve">PEVuZE5vdGU+PENpdGU+PEF1dGhvcj5Ccm93bjwvQXV0aG9yPjxZZWFyPjIwMTY8L1llYXI+PFJl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</w:fldData>
        </w:fldChar>
      </w:r>
      <w:r>
        <w:instrText xml:space="preserve"> ADDIN EN.CITE </w:instrText>
      </w:r>
      <w:r>
        <w:fldChar w:fldCharType="begin">
          <w:fldData xml:space="preserve">PEVuZE5vdGU+PENpdGU+PEF1dGhvcj5Ccm93bjwvQXV0aG9yPjxZZWFyPjIwMTY8L1llYXI+PFJl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</w:fldData>
        </w:fldChar>
      </w:r>
      <w:r>
        <w:instrText xml:space="preserve"> ADDIN EN.CITE.DATA </w:instrText>
      </w:r>
      <w:r>
        <w:fldChar w:fldCharType="end"/>
      </w:r>
      <w:r>
        <w:fldChar w:fldCharType="separate"/>
      </w:r>
      <w:r w:rsidRPr="00766813">
        <w:rPr>
          <w:noProof/>
          <w:vertAlign w:val="superscript"/>
        </w:rPr>
        <w:t>89</w:t>
      </w:r>
      <w:r>
        <w:fldChar w:fldCharType="end"/>
      </w:r>
      <w:r>
        <w:t>, improved diagnostics</w:t>
      </w:r>
      <w:r>
        <w:fldChar w:fldCharType="begin"/>
      </w:r>
      <w:r>
        <w:instrText xml:space="preserve"> ADDIN EN.CITE &lt;EndNote&gt;&lt;Cite&gt;&lt;Author&gt;Kirby&lt;/Author&gt;&lt;Year&gt;2012&lt;/Year&gt;&lt;RecNum&gt;325&lt;/RecNum&gt;&lt;DisplayText&gt;&lt;style face="superscript"&gt;4&lt;/style&gt;&lt;/DisplayText&gt;&lt;record&gt;&lt;rec-number&gt;325&lt;/rec-number&gt;&lt;foreign-keys&gt;&lt;key app="EN" db-id="d2psw55r2ew9zrep2vpx2rek09z0rawzwe5e" timestamp="1497279155"&gt;325&lt;/key&gt;&lt;/foreign-keys&gt;&lt;ref-type name="Journal Article"&gt;17&lt;/ref-type&gt;&lt;contributors&gt;&lt;authors&gt;&lt;author&gt;Kirby, A.&lt;/author&gt;&lt;author&gt;Iturriza-Gomara, M.&lt;/author&gt;&lt;/authors&gt;&lt;/contributors&gt;&lt;auth-address&gt;Department of Clinical Infection, Microbiology &amp;amp; Immunology, Institute of Infection and Global Health, University of Liverpool, Liverpool, UK. kirbyandrew@doctors.org.uk&lt;/auth-address&gt;&lt;titles&gt;&lt;title&gt;Norovirus diagnostics: options, applications and interpretations&lt;/title&gt;&lt;secondary-title&gt;Expert Rev Anti Infect Ther&lt;/secondary-title&gt;&lt;/titles&gt;&lt;periodical&gt;&lt;full-title&gt;Expert Rev Anti Infect Ther&lt;/full-title&gt;&lt;/periodical&gt;&lt;pages&gt;423-33&lt;/pages&gt;&lt;volume&gt;10&lt;/volume&gt;&lt;number&gt;4&lt;/number&gt;&lt;keywords&gt;&lt;keyword&gt;Antibodies, Viral/blood&lt;/keyword&gt;&lt;keyword&gt;Caliciviridae Infections/*diagnosis/virology&lt;/keyword&gt;&lt;keyword&gt;Gastroenteritis/*diagnosis/virology&lt;/keyword&gt;&lt;keyword&gt;Humans&lt;/keyword&gt;&lt;keyword&gt;Immunologic Tests/methods&lt;/keyword&gt;&lt;keyword&gt;Microscopy, Electron&lt;/keyword&gt;&lt;keyword&gt;*Norovirus/genetics/immunology/isolation &amp;amp; purification/ultrastructure&lt;/keyword&gt;&lt;keyword&gt;Polymerase Chain Reaction/methods&lt;/keyword&gt;&lt;/keywords&gt;&lt;dates&gt;&lt;year&gt;2012&lt;/year&gt;&lt;pub-dates&gt;&lt;date&gt;Apr&lt;/date&gt;&lt;/pub-dates&gt;&lt;/dates&gt;&lt;isbn&gt;1744-8336 (Electronic)&amp;#xD;1478-7210 (Linking)&lt;/isbn&gt;&lt;accession-num&gt;22512752&lt;/accession-num&gt;&lt;urls&gt;&lt;related-urls&gt;&lt;url&gt;https://www.ncbi.nlm.nih.gov/pubmed/22512752&lt;/url&gt;&lt;/related-urls&gt;&lt;/urls&gt;&lt;electronic-resource-num&gt;10.1586/eri.12.21&lt;/electronic-resource-num&gt;&lt;/record&gt;&lt;/Cite&gt;&lt;/EndNote&gt;</w:instrText>
      </w:r>
      <w:r>
        <w:fldChar w:fldCharType="separate"/>
      </w:r>
      <w:r w:rsidRPr="00B2331D">
        <w:rPr>
          <w:noProof/>
          <w:vertAlign w:val="superscript"/>
        </w:rPr>
        <w:t>4</w:t>
      </w:r>
      <w:r>
        <w:fldChar w:fldCharType="end"/>
      </w:r>
      <w:r>
        <w:t xml:space="preserve"> and measuring phenotypic characteristics of noroviruses</w:t>
      </w:r>
      <w:r>
        <w:fldChar w:fldCharType="begin"/>
      </w:r>
      <w:r>
        <w:instrText xml:space="preserve"> ADDIN EN.CITE &lt;EndNote&gt;&lt;Cite&gt;&lt;Author&gt;Debbink&lt;/Author&gt;&lt;Year&gt;2012&lt;/Year&gt;&lt;RecNum&gt;69&lt;/RecNum&gt;&lt;DisplayText&gt;&lt;style face="superscript"&gt;90&lt;/style&gt;&lt;/DisplayText&gt;&lt;record&gt;&lt;rec-number&gt;69&lt;/rec-number&gt;&lt;foreign-keys&gt;&lt;key app="EN" db-id="d2psw55r2ew9zrep2vpx2rek09z0rawzwe5e" timestamp="1495625232"&gt;69&lt;/key&gt;&lt;/foreign-keys&gt;&lt;ref-type name="Journal Article"&gt;17&lt;/ref-type&gt;&lt;contributors&gt;&lt;authors&gt;&lt;author&gt;Debbink, K.&lt;/author&gt;&lt;author&gt;Donaldson, E. F.&lt;/author&gt;&lt;author&gt;Lindesmith, L. C.&lt;/author&gt;&lt;author&gt;Baric, R. S.&lt;/author&gt;&lt;/authors&gt;&lt;/contributors&gt;&lt;auth-address&gt;Department of Epidemiology, University of North Carolina, Gillings School of Global Public Health, University of North Carolina at Chapel Hill, Chapel Hill, North Carolina,USA.&lt;/auth-address&gt;&lt;titles&gt;&lt;title&gt;Genetic mapping of a highly variable norovirus GII.4 blockade epitope: potential role in escape from human herd immunity&lt;/title&gt;&lt;secondary-title&gt;J Virol&lt;/secondary-title&gt;&lt;/titles&gt;&lt;periodical&gt;&lt;full-title&gt;J Virol&lt;/full-title&gt;&lt;/periodical&gt;&lt;pages&gt;1214-26&lt;/pages&gt;&lt;volume&gt;86&lt;/volume&gt;&lt;number&gt;2&lt;/number&gt;&lt;keywords&gt;&lt;keyword&gt;Amino Acid Sequence&lt;/keyword&gt;&lt;keyword&gt;Animals&lt;/keyword&gt;&lt;keyword&gt;Antibodies, Viral/immunology&lt;/keyword&gt;&lt;keyword&gt;Blood Group Antigens/genetics/immunology&lt;/keyword&gt;&lt;keyword&gt;Capsid Proteins/chemistry/*genetics/*immunology&lt;/keyword&gt;&lt;keyword&gt;Epitope Mapping&lt;/keyword&gt;&lt;keyword&gt;Gastroenteritis/genetics/*immunology/virology&lt;/keyword&gt;&lt;keyword&gt;Humans&lt;/keyword&gt;&lt;keyword&gt;*Immunity, Herd&lt;/keyword&gt;&lt;keyword&gt;Mice&lt;/keyword&gt;&lt;keyword&gt;Molecular Sequence Data&lt;/keyword&gt;&lt;keyword&gt;Norovirus/chemistry/*genetics/immunology&lt;/keyword&gt;&lt;keyword&gt;Sequence Alignment&lt;/keyword&gt;&lt;/keywords&gt;&lt;dates&gt;&lt;year&gt;2012&lt;/year&gt;&lt;pub-dates&gt;&lt;date&gt;Jan&lt;/date&gt;&lt;/pub-dates&gt;&lt;/dates&gt;&lt;isbn&gt;1098-5514 (Electronic)&amp;#xD;0022-538X (Linking)&lt;/isbn&gt;&lt;accession-num&gt;22090110&lt;/accession-num&gt;&lt;urls&gt;&lt;related-urls&gt;&lt;url&gt;https://www.ncbi.nlm.nih.gov/pubmed/22090110&lt;/url&gt;&lt;/related-urls&gt;&lt;/urls&gt;&lt;custom2&gt;PMC3255819&lt;/custom2&gt;&lt;electronic-resource-num&gt;10.1128/JVI.06189-11&lt;/electronic-resource-num&gt;&lt;/record&gt;&lt;/Cite&gt;&lt;/EndNote&gt;</w:instrText>
      </w:r>
      <w:r>
        <w:fldChar w:fldCharType="separate"/>
      </w:r>
      <w:r w:rsidRPr="00766813">
        <w:rPr>
          <w:noProof/>
          <w:vertAlign w:val="superscript"/>
        </w:rPr>
        <w:t>90</w:t>
      </w:r>
      <w:r>
        <w:fldChar w:fldCharType="end"/>
      </w:r>
      <w:r>
        <w:t xml:space="preserve">, </w:t>
      </w:r>
      <w:r w:rsidR="00F31452">
        <w:t xml:space="preserve">there are new opportunities to advance </w:t>
      </w:r>
      <w:r>
        <w:t xml:space="preserve">understanding of this common </w:t>
      </w:r>
      <w:r w:rsidR="00F31452">
        <w:t xml:space="preserve">and important human </w:t>
      </w:r>
      <w:r>
        <w:t>pathogen.</w:t>
      </w:r>
    </w:p>
    <w:p w14:paraId="03ECCEC2" w14:textId="77777777" w:rsidR="00793558" w:rsidRDefault="00793558" w:rsidP="000672D6">
      <w:pPr>
        <w:jc w:val="both"/>
        <w:rPr>
          <w:b/>
        </w:rPr>
      </w:pPr>
    </w:p>
    <w:p w14:paraId="715CAFA6" w14:textId="14F7DD2D" w:rsidR="000672D6" w:rsidRDefault="002D0955" w:rsidP="000672D6">
      <w:pPr>
        <w:jc w:val="both"/>
        <w:rPr>
          <w:b/>
        </w:rPr>
      </w:pPr>
      <w:r>
        <w:rPr>
          <w:b/>
        </w:rPr>
        <w:t>Acknowledgments</w:t>
      </w:r>
    </w:p>
    <w:p w14:paraId="28556952" w14:textId="20AC1307" w:rsidR="000672D6" w:rsidRDefault="000672D6" w:rsidP="000672D6">
      <w:pPr>
        <w:spacing w:line="360" w:lineRule="auto"/>
        <w:jc w:val="both"/>
      </w:pPr>
      <w:r>
        <w:t>The research was funded by the National Institute for Health Research Health Protection Research Unit (NIHR HPRU) in Gastrointestinal Infections at University of Liverpool in partnership with Public Health England (PHE), in collaboration with University of East Anglia, University of Oxford and the Institute of Food Research.</w:t>
      </w:r>
      <w:r w:rsidR="00960A68">
        <w:t xml:space="preserve"> </w:t>
      </w:r>
      <w:r w:rsidR="0048786E">
        <w:t xml:space="preserve">DJA is based at the London School of Hygiene &amp; Tropical Medicine. </w:t>
      </w:r>
      <w:r>
        <w:t>JPH is based at University of Liverpool</w:t>
      </w:r>
      <w:r w:rsidR="002D0955">
        <w:t xml:space="preserve">. </w:t>
      </w:r>
      <w:r>
        <w:t>The views expressed are those of the author(s) and not necessarily those of the NHS, the NIHR, the Department of Health or Public Health England.</w:t>
      </w:r>
    </w:p>
    <w:p w14:paraId="3CE63FB6" w14:textId="77777777" w:rsidR="00DA24E6" w:rsidRDefault="00DA24E6">
      <w:pPr>
        <w:rPr>
          <w:b/>
        </w:rPr>
      </w:pPr>
      <w:r>
        <w:rPr>
          <w:b/>
        </w:rPr>
        <w:br w:type="page"/>
      </w:r>
    </w:p>
    <w:p w14:paraId="58356F41" w14:textId="2B858905" w:rsidR="00851ABF" w:rsidRPr="00851ABF" w:rsidRDefault="00851ABF" w:rsidP="00851ABF">
      <w:pPr>
        <w:spacing w:line="360" w:lineRule="auto"/>
        <w:jc w:val="both"/>
        <w:rPr>
          <w:b/>
        </w:rPr>
      </w:pPr>
      <w:r>
        <w:rPr>
          <w:b/>
        </w:rPr>
        <w:lastRenderedPageBreak/>
        <w:t>References</w:t>
      </w:r>
    </w:p>
    <w:p w14:paraId="02DD906A" w14:textId="77777777" w:rsidR="00084F90" w:rsidRPr="00084F90" w:rsidRDefault="00851ABF" w:rsidP="00084F90">
      <w:pPr>
        <w:pStyle w:val="EndNoteBibliography"/>
        <w:spacing w:after="0"/>
      </w:pPr>
      <w:r>
        <w:fldChar w:fldCharType="begin"/>
      </w:r>
      <w:r>
        <w:instrText xml:space="preserve"> ADDIN EN.REFLIST </w:instrText>
      </w:r>
      <w:r>
        <w:fldChar w:fldCharType="separate"/>
      </w:r>
      <w:r w:rsidR="00084F90" w:rsidRPr="00084F90">
        <w:t>1.</w:t>
      </w:r>
      <w:r w:rsidR="00084F90" w:rsidRPr="00084F90">
        <w:tab/>
        <w:t>Kapikian AZ, Wyatt RG, Dolin R, Thornhill TS, Kalica AR, Chanock RM. Visualization by immune electron microscopy of a 27-nm particle associated with acute infectious nonbacterial gastroenteritis. J Virol 1972; 10:1075-81.</w:t>
      </w:r>
    </w:p>
    <w:p w14:paraId="30E202FD" w14:textId="77777777" w:rsidR="00084F90" w:rsidRPr="00084F90" w:rsidRDefault="00084F90" w:rsidP="00084F90">
      <w:pPr>
        <w:pStyle w:val="EndNoteBibliography"/>
        <w:spacing w:after="0"/>
      </w:pPr>
      <w:r w:rsidRPr="00084F90">
        <w:t>2.</w:t>
      </w:r>
      <w:r w:rsidRPr="00084F90">
        <w:tab/>
        <w:t>Kirk MD, Pires SM, Black RE, Caipo M, Crump JA, Devleesschauwer B, et al. World Health Organization Estimates of the Global and Regional Disease Burden of 22 Foodborne Bacterial, Protozoal, and Viral Diseases, 2010: A Data Synthesis. PLoS Med 2015; 12:e1001921.</w:t>
      </w:r>
    </w:p>
    <w:p w14:paraId="745449CE" w14:textId="77777777" w:rsidR="00084F90" w:rsidRPr="00084F90" w:rsidRDefault="00084F90" w:rsidP="00084F90">
      <w:pPr>
        <w:pStyle w:val="EndNoteBibliography"/>
        <w:spacing w:after="0"/>
      </w:pPr>
      <w:r w:rsidRPr="00084F90">
        <w:t>3.</w:t>
      </w:r>
      <w:r w:rsidRPr="00084F90">
        <w:tab/>
        <w:t>Harris JP. Norovirus Surveillance: An Epidemiological Perspective. J Infect Dis 2016; 213 Suppl 1:S8-S11.</w:t>
      </w:r>
    </w:p>
    <w:p w14:paraId="03758D75" w14:textId="77777777" w:rsidR="00084F90" w:rsidRPr="00084F90" w:rsidRDefault="00084F90" w:rsidP="00084F90">
      <w:pPr>
        <w:pStyle w:val="EndNoteBibliography"/>
        <w:spacing w:after="0"/>
      </w:pPr>
      <w:r w:rsidRPr="00084F90">
        <w:t>4.</w:t>
      </w:r>
      <w:r w:rsidRPr="00084F90">
        <w:tab/>
        <w:t>Kirby A, Iturriza-Gomara M. Norovirus diagnostics: options, applications and interpretations. Expert Rev Anti Infect Ther 2012; 10:423-33.</w:t>
      </w:r>
    </w:p>
    <w:p w14:paraId="6031009D" w14:textId="77777777" w:rsidR="00084F90" w:rsidRPr="00084F90" w:rsidRDefault="00084F90" w:rsidP="00084F90">
      <w:pPr>
        <w:pStyle w:val="EndNoteBibliography"/>
        <w:spacing w:after="0"/>
      </w:pPr>
      <w:r w:rsidRPr="00084F90">
        <w:t>5.</w:t>
      </w:r>
      <w:r w:rsidRPr="00084F90">
        <w:tab/>
        <w:t>Bernstein DI, Atmar RL, Lyon GM, Treanor JJ, Chen WH, Jiang X, et al. Norovirus vaccine against experimental human GII.4 virus illness: a challenge study in healthy adults. J Infect Dis 2015; 211:870-8.</w:t>
      </w:r>
    </w:p>
    <w:p w14:paraId="6C1BEA11" w14:textId="77777777" w:rsidR="00084F90" w:rsidRPr="00084F90" w:rsidRDefault="00084F90" w:rsidP="00084F90">
      <w:pPr>
        <w:pStyle w:val="EndNoteBibliography"/>
        <w:spacing w:after="0"/>
      </w:pPr>
      <w:r w:rsidRPr="00084F90">
        <w:t>6.</w:t>
      </w:r>
      <w:r w:rsidRPr="00084F90">
        <w:tab/>
        <w:t>Atmar RL, Bernstein DI, Harro CD, Al-Ibrahim MS, Chen WH, Ferreira J, et al. Norovirus vaccine against experimental human Norwalk Virus illness. N Engl J Med 2011; 365:2178-87.</w:t>
      </w:r>
    </w:p>
    <w:p w14:paraId="23AEE98E" w14:textId="77777777" w:rsidR="00084F90" w:rsidRPr="00084F90" w:rsidRDefault="00084F90" w:rsidP="00084F90">
      <w:pPr>
        <w:pStyle w:val="EndNoteBibliography"/>
        <w:spacing w:after="0"/>
      </w:pPr>
      <w:r w:rsidRPr="00084F90">
        <w:t>7.</w:t>
      </w:r>
      <w:r w:rsidRPr="00084F90">
        <w:tab/>
        <w:t>Ettayebi K, Crawford SE, Murakami K, Broughman JR, Karandikar U, Tenge VR, et al. Replication of human noroviruses in stem cell-derived human enteroids. Science 2016; 353:1387-93.</w:t>
      </w:r>
    </w:p>
    <w:p w14:paraId="7F931104" w14:textId="77777777" w:rsidR="00084F90" w:rsidRPr="00084F90" w:rsidRDefault="00084F90" w:rsidP="00084F90">
      <w:pPr>
        <w:pStyle w:val="EndNoteBibliography"/>
        <w:spacing w:after="0"/>
      </w:pPr>
      <w:r w:rsidRPr="00084F90">
        <w:t>8.</w:t>
      </w:r>
      <w:r w:rsidRPr="00084F90">
        <w:tab/>
        <w:t>Jones MK, Watanabe M, Zhu S, Graves CL, Keyes LR, Grau KR, et al. Enteric bacteria promote human and mouse norovirus infection of B cells. Science 2014; 346:755-9.</w:t>
      </w:r>
    </w:p>
    <w:p w14:paraId="028C5C16" w14:textId="77777777" w:rsidR="00084F90" w:rsidRPr="00084F90" w:rsidRDefault="00084F90" w:rsidP="00084F90">
      <w:pPr>
        <w:pStyle w:val="EndNoteBibliography"/>
        <w:spacing w:after="0"/>
      </w:pPr>
      <w:r w:rsidRPr="00084F90">
        <w:t>9.</w:t>
      </w:r>
      <w:r w:rsidRPr="00084F90">
        <w:tab/>
        <w:t>Jiang X, Wang M, Wang K, Estes MK. Sequence and genomic organization of Norwalk virus. Virology 1993; 195:51-61.</w:t>
      </w:r>
    </w:p>
    <w:p w14:paraId="120B81BD" w14:textId="77777777" w:rsidR="00084F90" w:rsidRPr="00084F90" w:rsidRDefault="00084F90" w:rsidP="00084F90">
      <w:pPr>
        <w:pStyle w:val="EndNoteBibliography"/>
        <w:spacing w:after="0"/>
      </w:pPr>
      <w:r w:rsidRPr="00084F90">
        <w:t>10.</w:t>
      </w:r>
      <w:r w:rsidRPr="00084F90">
        <w:tab/>
        <w:t>Lambden PR, Liu B, Clarke IN. A conserved sequence motif at the 5' terminus of the Southampton virus genome is characteristic of the Caliciviridae. Virus Genes 1995; 10:149-52.</w:t>
      </w:r>
    </w:p>
    <w:p w14:paraId="7CD3A8D8" w14:textId="77777777" w:rsidR="00084F90" w:rsidRPr="00084F90" w:rsidRDefault="00084F90" w:rsidP="00084F90">
      <w:pPr>
        <w:pStyle w:val="EndNoteBibliography"/>
        <w:spacing w:after="0"/>
      </w:pPr>
      <w:r w:rsidRPr="00084F90">
        <w:t>11.</w:t>
      </w:r>
      <w:r w:rsidRPr="00084F90">
        <w:tab/>
        <w:t>Mayo MA. Virus taxonomy - Houston 2002. Arch Virol 2002; 147:1071-6.</w:t>
      </w:r>
    </w:p>
    <w:p w14:paraId="52A1B3AE" w14:textId="77777777" w:rsidR="00084F90" w:rsidRPr="00084F90" w:rsidRDefault="00084F90" w:rsidP="00084F90">
      <w:pPr>
        <w:pStyle w:val="EndNoteBibliography"/>
        <w:spacing w:after="0"/>
      </w:pPr>
      <w:r w:rsidRPr="00084F90">
        <w:t>12.</w:t>
      </w:r>
      <w:r w:rsidRPr="00084F90">
        <w:tab/>
        <w:t>Zheng DP, Ando T, Fankhauser RL, Beard RS, Glass RI, Monroe SS. Norovirus classification and proposed strain nomenclature. Virology 2006; 346:312-23.</w:t>
      </w:r>
    </w:p>
    <w:p w14:paraId="5E3D26F2" w14:textId="77777777" w:rsidR="00084F90" w:rsidRPr="00084F90" w:rsidRDefault="00084F90" w:rsidP="00084F90">
      <w:pPr>
        <w:pStyle w:val="EndNoteBibliography"/>
        <w:spacing w:after="0"/>
      </w:pPr>
      <w:r w:rsidRPr="00084F90">
        <w:t>13.</w:t>
      </w:r>
      <w:r w:rsidRPr="00084F90">
        <w:tab/>
        <w:t>Kroneman A, Vega E, Vennema H, Vinje J, White PA, Hansman G, et al. Proposal for a unified norovirus nomenclature and genotyping. Arch Virol 2013; 158:2059-68.</w:t>
      </w:r>
    </w:p>
    <w:p w14:paraId="72732DD0" w14:textId="77777777" w:rsidR="00084F90" w:rsidRPr="00084F90" w:rsidRDefault="00084F90" w:rsidP="00084F90">
      <w:pPr>
        <w:pStyle w:val="EndNoteBibliography"/>
        <w:spacing w:after="0"/>
      </w:pPr>
      <w:r w:rsidRPr="00084F90">
        <w:t>14.</w:t>
      </w:r>
      <w:r w:rsidRPr="00084F90">
        <w:tab/>
        <w:t>Green K. Caliciviridae: the noroviruses. In: Knipe DM HP, Cohen JI, Griffin DE, Lamb RA, Martin MA, Racaniello VR, Roizman B, ed. Fields virology, 6th ed: Lippincott, Williams &amp; Wilkins, Philadelphia, PA, 2013:583-609.</w:t>
      </w:r>
    </w:p>
    <w:p w14:paraId="00C63EF3" w14:textId="77777777" w:rsidR="00084F90" w:rsidRPr="00084F90" w:rsidRDefault="00084F90" w:rsidP="00084F90">
      <w:pPr>
        <w:pStyle w:val="EndNoteBibliography"/>
        <w:spacing w:after="0"/>
      </w:pPr>
      <w:r w:rsidRPr="00084F90">
        <w:t>15.</w:t>
      </w:r>
      <w:r w:rsidRPr="00084F90">
        <w:tab/>
        <w:t>Tse H, Lau SK, Chan WM, Choi GK, Woo PC, Yuen KY. Complete genome sequences of novel canine noroviruses in Hong Kong. J Virol 2012; 86:9531-2.</w:t>
      </w:r>
    </w:p>
    <w:p w14:paraId="2D4CC4ED" w14:textId="77777777" w:rsidR="00084F90" w:rsidRPr="00084F90" w:rsidRDefault="00084F90" w:rsidP="00084F90">
      <w:pPr>
        <w:pStyle w:val="EndNoteBibliography"/>
        <w:spacing w:after="0"/>
      </w:pPr>
      <w:r w:rsidRPr="00084F90">
        <w:t>16.</w:t>
      </w:r>
      <w:r w:rsidRPr="00084F90">
        <w:tab/>
        <w:t>Vinje J. Advances in laboratory methods for detection and typing of norovirus. J Clin Microbiol 2015; 53:373-81.</w:t>
      </w:r>
    </w:p>
    <w:p w14:paraId="01D7F878" w14:textId="77777777" w:rsidR="00084F90" w:rsidRPr="00084F90" w:rsidRDefault="00084F90" w:rsidP="00084F90">
      <w:pPr>
        <w:pStyle w:val="EndNoteBibliography"/>
        <w:spacing w:after="0"/>
      </w:pPr>
      <w:r w:rsidRPr="00084F90">
        <w:t>17.</w:t>
      </w:r>
      <w:r w:rsidRPr="00084F90">
        <w:tab/>
        <w:t>Wilhelm B, Waddell L, Greig J, Rajic A, Houde A, McEwen SA. A scoping review of the evidence for public health risks of three emerging potentially zoonotic viruses: hepatitis E virus, norovirus, and rotavirus. Prev Vet Med 2015; 119:61-79.</w:t>
      </w:r>
    </w:p>
    <w:p w14:paraId="7DC8458B" w14:textId="77777777" w:rsidR="00084F90" w:rsidRPr="00084F90" w:rsidRDefault="00084F90" w:rsidP="00084F90">
      <w:pPr>
        <w:pStyle w:val="EndNoteBibliography"/>
        <w:spacing w:after="0"/>
      </w:pPr>
      <w:r w:rsidRPr="00084F90">
        <w:t>18.</w:t>
      </w:r>
      <w:r w:rsidRPr="00084F90">
        <w:tab/>
        <w:t>Vega E, Barclay L, Gregoricus N, Williams K, Lee D, Vinje J. Novel surveillance network for norovirus gastroenteritis outbreaks, United States. Emerg Infect Dis 2011; 17:1389-95.</w:t>
      </w:r>
    </w:p>
    <w:p w14:paraId="23B3BA1A" w14:textId="77777777" w:rsidR="00084F90" w:rsidRPr="00084F90" w:rsidRDefault="00084F90" w:rsidP="00084F90">
      <w:pPr>
        <w:pStyle w:val="EndNoteBibliography"/>
        <w:spacing w:after="0"/>
      </w:pPr>
      <w:r w:rsidRPr="00084F90">
        <w:t>19.</w:t>
      </w:r>
      <w:r w:rsidRPr="00084F90">
        <w:tab/>
        <w:t>van Beek J, Ambert-Balay K, Botteldoorn N, Eden JS, Fonager J, Hewitt J, et al. Indications for worldwide increased norovirus activity associated with emergence of a new variant of genotype II.4, late 2012. Euro Surveill 2013; 18:8-9.</w:t>
      </w:r>
    </w:p>
    <w:p w14:paraId="662226CD" w14:textId="77777777" w:rsidR="00084F90" w:rsidRPr="00084F90" w:rsidRDefault="00084F90" w:rsidP="00084F90">
      <w:pPr>
        <w:pStyle w:val="EndNoteBibliography"/>
        <w:spacing w:after="0"/>
      </w:pPr>
      <w:r w:rsidRPr="00084F90">
        <w:t>20.</w:t>
      </w:r>
      <w:r w:rsidRPr="00084F90">
        <w:tab/>
        <w:t>Clarke IN, Lambden PR. Organization and expression of calicivirus genes. J Infect Dis 2000; 181 Suppl 2:S309-16.</w:t>
      </w:r>
    </w:p>
    <w:p w14:paraId="2F6849A1" w14:textId="77777777" w:rsidR="00084F90" w:rsidRPr="00084F90" w:rsidRDefault="00084F90" w:rsidP="00084F90">
      <w:pPr>
        <w:pStyle w:val="EndNoteBibliography"/>
        <w:spacing w:after="0"/>
      </w:pPr>
      <w:r w:rsidRPr="00084F90">
        <w:t>21.</w:t>
      </w:r>
      <w:r w:rsidRPr="00084F90">
        <w:tab/>
        <w:t>Prasad BV, Hardy ME, Dokland T, Bella J, Rossmann MG, Estes MK. X-ray crystallographic structure of the Norwalk virus capsid. Science 1999; 286:287-90.</w:t>
      </w:r>
    </w:p>
    <w:p w14:paraId="417AEA76" w14:textId="77777777" w:rsidR="00084F90" w:rsidRPr="00084F90" w:rsidRDefault="00084F90" w:rsidP="00084F90">
      <w:pPr>
        <w:pStyle w:val="EndNoteBibliography"/>
        <w:spacing w:after="0"/>
      </w:pPr>
      <w:r w:rsidRPr="00084F90">
        <w:t>22.</w:t>
      </w:r>
      <w:r w:rsidRPr="00084F90">
        <w:tab/>
        <w:t>Huang P, Farkas T, Marionneau S, Zhong W, Ruvoen-Clouet N, Morrow AL, et al. Noroviruses bind to human ABO, Lewis, and secretor histo-blood group antigens: identification of 4 distinct strain-specific patterns. J Infect Dis 2003; 188:19-31.</w:t>
      </w:r>
    </w:p>
    <w:p w14:paraId="39D5E8E5" w14:textId="77777777" w:rsidR="00084F90" w:rsidRPr="00084F90" w:rsidRDefault="00084F90" w:rsidP="00084F90">
      <w:pPr>
        <w:pStyle w:val="EndNoteBibliography"/>
        <w:spacing w:after="0"/>
      </w:pPr>
      <w:r w:rsidRPr="00084F90">
        <w:t>23.</w:t>
      </w:r>
      <w:r w:rsidRPr="00084F90">
        <w:tab/>
        <w:t>Tan M, Jiang X. Norovirus and its histo-blood group antigen receptors: an answer to a historical puzzle. Trends Microbiol 2005; 13:285-93.</w:t>
      </w:r>
    </w:p>
    <w:p w14:paraId="18B9B837" w14:textId="77777777" w:rsidR="00084F90" w:rsidRPr="00084F90" w:rsidRDefault="00084F90" w:rsidP="00084F90">
      <w:pPr>
        <w:pStyle w:val="EndNoteBibliography"/>
        <w:spacing w:after="0"/>
      </w:pPr>
      <w:r w:rsidRPr="00084F90">
        <w:t>24.</w:t>
      </w:r>
      <w:r w:rsidRPr="00084F90">
        <w:tab/>
        <w:t>Shanker S, Choi JM, Sankaran B, Atmar RL, Estes MK, Prasad BV. Structural analysis of histo-blood group antigen binding specificity in a norovirus GII.4 epidemic variant: implications for epochal evolution. J Virol 2011; 85:8635-45.</w:t>
      </w:r>
    </w:p>
    <w:p w14:paraId="68B44804" w14:textId="77777777" w:rsidR="00084F90" w:rsidRPr="00084F90" w:rsidRDefault="00084F90" w:rsidP="00084F90">
      <w:pPr>
        <w:pStyle w:val="EndNoteBibliography"/>
        <w:spacing w:after="0"/>
      </w:pPr>
      <w:r w:rsidRPr="00084F90">
        <w:t>25.</w:t>
      </w:r>
      <w:r w:rsidRPr="00084F90">
        <w:tab/>
        <w:t>Bu W, Mamedova A, Tan M, Xia M, Jiang X, Hegde RS. Structural basis for the receptor binding specificity of Norwalk virus. J Virol 2008; 82:5340-7.</w:t>
      </w:r>
    </w:p>
    <w:p w14:paraId="78BAF022" w14:textId="77777777" w:rsidR="00084F90" w:rsidRPr="00084F90" w:rsidRDefault="00084F90" w:rsidP="00084F90">
      <w:pPr>
        <w:pStyle w:val="EndNoteBibliography"/>
        <w:spacing w:after="0"/>
      </w:pPr>
      <w:r w:rsidRPr="00084F90">
        <w:lastRenderedPageBreak/>
        <w:t>26.</w:t>
      </w:r>
      <w:r w:rsidRPr="00084F90">
        <w:tab/>
        <w:t>Chen Y, Tan M, Xia M, Hao N, Zhang XC, Huang P, et al. Crystallography of a Lewis-binding norovirus, elucidation of strain-specificity to the polymorphic human histo-blood group antigens. PLoS Pathog 2011; 7:e1002152.</w:t>
      </w:r>
    </w:p>
    <w:p w14:paraId="7E01C3EA" w14:textId="77777777" w:rsidR="00084F90" w:rsidRPr="00084F90" w:rsidRDefault="00084F90" w:rsidP="00084F90">
      <w:pPr>
        <w:pStyle w:val="EndNoteBibliography"/>
        <w:spacing w:after="0"/>
      </w:pPr>
      <w:r w:rsidRPr="00084F90">
        <w:t>27.</w:t>
      </w:r>
      <w:r w:rsidRPr="00084F90">
        <w:tab/>
        <w:t>Choi JM, Hutson AM, Estes MK, Prasad BV. Atomic resolution structural characterization of recognition of histo-blood group antigens by Norwalk virus. Proc Natl Acad Sci U S A 2008; 105:9175-80.</w:t>
      </w:r>
    </w:p>
    <w:p w14:paraId="56CCE931" w14:textId="77777777" w:rsidR="00084F90" w:rsidRPr="00084F90" w:rsidRDefault="00084F90" w:rsidP="00084F90">
      <w:pPr>
        <w:pStyle w:val="EndNoteBibliography"/>
        <w:spacing w:after="0"/>
      </w:pPr>
      <w:r w:rsidRPr="00084F90">
        <w:t>28.</w:t>
      </w:r>
      <w:r w:rsidRPr="00084F90">
        <w:tab/>
        <w:t>Hansman GS, Biertumpfel C, Georgiev I, McLellan JS, Chen L, Zhou T, et al. Crystal structures of GII.10 and GII.12 norovirus protruding domains in complex with histo-blood group antigens reveal details for a potential site of vulnerability. J Virol 2011; 85:6687-701.</w:t>
      </w:r>
    </w:p>
    <w:p w14:paraId="702DDF7B" w14:textId="77777777" w:rsidR="00084F90" w:rsidRPr="00084F90" w:rsidRDefault="00084F90" w:rsidP="00084F90">
      <w:pPr>
        <w:pStyle w:val="EndNoteBibliography"/>
        <w:spacing w:after="0"/>
      </w:pPr>
      <w:r w:rsidRPr="00084F90">
        <w:t>29.</w:t>
      </w:r>
      <w:r w:rsidRPr="00084F90">
        <w:tab/>
        <w:t>Cao S, Lou Z, Tan M, Chen Y, Liu Y, Zhang Z, et al. Structural basis for the recognition of blood group trisaccharides by norovirus. J Virol 2007; 81:5949-57.</w:t>
      </w:r>
    </w:p>
    <w:p w14:paraId="6880C904" w14:textId="77777777" w:rsidR="00084F90" w:rsidRPr="00084F90" w:rsidRDefault="00084F90" w:rsidP="00084F90">
      <w:pPr>
        <w:pStyle w:val="EndNoteBibliography"/>
        <w:spacing w:after="0"/>
      </w:pPr>
      <w:r w:rsidRPr="00084F90">
        <w:t>30.</w:t>
      </w:r>
      <w:r w:rsidRPr="00084F90">
        <w:tab/>
        <w:t>Currier RL, Payne DC, Staat MA, Selvarangan R, Shirley SH, Halasa N, et al. Innate Susceptibility to Norovirus Infections Influenced by FUT2 Genotype in a United States Pediatric Population. Clin Infect Dis 2015; 60:1631-8.</w:t>
      </w:r>
    </w:p>
    <w:p w14:paraId="74A2C066" w14:textId="77777777" w:rsidR="00084F90" w:rsidRPr="00084F90" w:rsidRDefault="00084F90" w:rsidP="00084F90">
      <w:pPr>
        <w:pStyle w:val="EndNoteBibliography"/>
        <w:spacing w:after="0"/>
      </w:pPr>
      <w:r w:rsidRPr="00084F90">
        <w:t>31.</w:t>
      </w:r>
      <w:r w:rsidRPr="00084F90">
        <w:tab/>
        <w:t>Lindesmith L, Moe C, Marionneau S, Ruvoen N, Jiang X, Lindblad L, et al. Human susceptibility and resistance to Norwalk virus infection. Nat Med 2003; 9:548-53.</w:t>
      </w:r>
    </w:p>
    <w:p w14:paraId="5FB736C4" w14:textId="77777777" w:rsidR="00084F90" w:rsidRPr="00084F90" w:rsidRDefault="00084F90" w:rsidP="00084F90">
      <w:pPr>
        <w:pStyle w:val="EndNoteBibliography"/>
        <w:spacing w:after="0"/>
      </w:pPr>
      <w:r w:rsidRPr="00084F90">
        <w:t>32.</w:t>
      </w:r>
      <w:r w:rsidRPr="00084F90">
        <w:tab/>
        <w:t>Bustamante M, Standl M, Bassat Q, Vilor-Tejedor N, Medina-Gomez C, Bonilla C, et al. A genome-wide association meta-analysis of diarrhoeal disease in young children identifies FUT2 locus and provides plausible biological pathways. Hum Mol Genet 2016; 25:4127-42.</w:t>
      </w:r>
    </w:p>
    <w:p w14:paraId="76AB97F3" w14:textId="77777777" w:rsidR="00084F90" w:rsidRPr="00084F90" w:rsidRDefault="00084F90" w:rsidP="00084F90">
      <w:pPr>
        <w:pStyle w:val="EndNoteBibliography"/>
        <w:spacing w:after="0"/>
      </w:pPr>
      <w:r w:rsidRPr="00084F90">
        <w:t>33.</w:t>
      </w:r>
      <w:r w:rsidRPr="00084F90">
        <w:tab/>
        <w:t>Zakikhany K, Allen DJ, Brown D, Iturriza-Gomara M. Molecular evolution of GII-4 Norovirus strains. PLoS One 2012; 7:e41625.</w:t>
      </w:r>
    </w:p>
    <w:p w14:paraId="17261D13" w14:textId="77777777" w:rsidR="00084F90" w:rsidRPr="00084F90" w:rsidRDefault="00084F90" w:rsidP="00084F90">
      <w:pPr>
        <w:pStyle w:val="EndNoteBibliography"/>
        <w:spacing w:after="0"/>
      </w:pPr>
      <w:r w:rsidRPr="00084F90">
        <w:t>34.</w:t>
      </w:r>
      <w:r w:rsidRPr="00084F90">
        <w:tab/>
        <w:t>Kroneman A, Harris J, Vennema H, Duizer E, van Duynhoven Y, Gray J, et al. Data quality of 5 years of central norovirus outbreak reporting in the European Network for food-borne viruses. J Public Health (Oxf) 2008; 30:82-90.</w:t>
      </w:r>
    </w:p>
    <w:p w14:paraId="16B7B8C5" w14:textId="77777777" w:rsidR="00084F90" w:rsidRPr="00084F90" w:rsidRDefault="00084F90" w:rsidP="00084F90">
      <w:pPr>
        <w:pStyle w:val="EndNoteBibliography"/>
        <w:spacing w:after="0"/>
      </w:pPr>
      <w:r w:rsidRPr="00084F90">
        <w:t>35.</w:t>
      </w:r>
      <w:r w:rsidRPr="00084F90">
        <w:tab/>
        <w:t>Vega E, Barclay L, Gregoricus N, Shirley SH, Lee D, Vinje J. Genotypic and epidemiologic trends of norovirus outbreaks in the United States, 2009 to 2013. J Clin Microbiol 2014; 52:147-55.</w:t>
      </w:r>
    </w:p>
    <w:p w14:paraId="27DE7510" w14:textId="77777777" w:rsidR="00084F90" w:rsidRPr="00084F90" w:rsidRDefault="00084F90" w:rsidP="00084F90">
      <w:pPr>
        <w:pStyle w:val="EndNoteBibliography"/>
        <w:spacing w:after="0"/>
      </w:pPr>
      <w:r w:rsidRPr="00084F90">
        <w:t>36.</w:t>
      </w:r>
      <w:r w:rsidRPr="00084F90">
        <w:tab/>
        <w:t>Mans J, Murray TY, Nadan S, Netshikweta R, Page NA, Taylor MB. Norovirus diversity in children with gastroenteritis in South Africa from 2009 to 2013: GII.4 variants and recombinant strains predominate. Epidemiol Infect 2016; 144:907-16.</w:t>
      </w:r>
    </w:p>
    <w:p w14:paraId="03E74874" w14:textId="77777777" w:rsidR="00084F90" w:rsidRPr="00084F90" w:rsidRDefault="00084F90" w:rsidP="00084F90">
      <w:pPr>
        <w:pStyle w:val="EndNoteBibliography"/>
        <w:spacing w:after="0"/>
      </w:pPr>
      <w:r w:rsidRPr="00084F90">
        <w:t>37.</w:t>
      </w:r>
      <w:r w:rsidRPr="00084F90">
        <w:tab/>
        <w:t>Allen DJ, Adams NL, Aladin F, Harris JP, Brown DW. Emergence of the GII-4 Norovirus Sydney2012 strain in England, winter 2012-2013. PLoS One 2014; 9:e88978.</w:t>
      </w:r>
    </w:p>
    <w:p w14:paraId="75E8D2C5" w14:textId="77777777" w:rsidR="00084F90" w:rsidRPr="00084F90" w:rsidRDefault="00084F90" w:rsidP="00084F90">
      <w:pPr>
        <w:pStyle w:val="EndNoteBibliography"/>
        <w:spacing w:after="0"/>
      </w:pPr>
      <w:r w:rsidRPr="00084F90">
        <w:t>38.</w:t>
      </w:r>
      <w:r w:rsidRPr="00084F90">
        <w:tab/>
        <w:t>Siebenga JJ, Vennema H, Zheng DP, Vinje J, Lee BE, Pang XL, et al. Norovirus illness is a global problem: emergence and spread of norovirus GII.4 variants, 2001-2007. J Infect Dis 2009; 200:802-12.</w:t>
      </w:r>
    </w:p>
    <w:p w14:paraId="2776868C" w14:textId="77777777" w:rsidR="00084F90" w:rsidRPr="00084F90" w:rsidRDefault="00084F90" w:rsidP="00084F90">
      <w:pPr>
        <w:pStyle w:val="EndNoteBibliography"/>
        <w:spacing w:after="0"/>
      </w:pPr>
      <w:r w:rsidRPr="00084F90">
        <w:t>39.</w:t>
      </w:r>
      <w:r w:rsidRPr="00084F90">
        <w:tab/>
        <w:t>Lopman B, Vennema H, Kohli E, Pothier P, Sanchez A, Negredo A, et al. Increase in viral gastroenteritis outbreaks in Europe and epidemic spread of new norovirus variant. Lancet 2004; 363:682-8.</w:t>
      </w:r>
    </w:p>
    <w:p w14:paraId="1DFA526B" w14:textId="77777777" w:rsidR="00084F90" w:rsidRPr="00084F90" w:rsidRDefault="00084F90" w:rsidP="00084F90">
      <w:pPr>
        <w:pStyle w:val="EndNoteBibliography"/>
        <w:spacing w:after="0"/>
      </w:pPr>
      <w:r w:rsidRPr="00084F90">
        <w:t>40.</w:t>
      </w:r>
      <w:r w:rsidRPr="00084F90">
        <w:tab/>
        <w:t>Tu ET, Bull RA, Greening GE, Hewitt J, Lyon MJ, Marshall JA, et al. Epidemics of gastroenteritis during 2006 were associated with the spread of norovirus GII.4 variants 2006a and 2006b. Clin Infect Dis 2008; 46:413-20.</w:t>
      </w:r>
    </w:p>
    <w:p w14:paraId="0C44D29D" w14:textId="77777777" w:rsidR="00084F90" w:rsidRPr="00084F90" w:rsidRDefault="00084F90" w:rsidP="00084F90">
      <w:pPr>
        <w:pStyle w:val="EndNoteBibliography"/>
        <w:spacing w:after="0"/>
      </w:pPr>
      <w:r w:rsidRPr="00084F90">
        <w:t>41.</w:t>
      </w:r>
      <w:r w:rsidRPr="00084F90">
        <w:tab/>
        <w:t>Victoria M, Miagostovich MP, Ferreira MS, Vieira CB, Fioretti JM, Leite JP, et al. Bayesian coalescent inference reveals high evolutionary rates and expansion of Norovirus populations. Infect Genet Evol 2009; 9:927-32.</w:t>
      </w:r>
    </w:p>
    <w:p w14:paraId="7814FA75" w14:textId="77777777" w:rsidR="00084F90" w:rsidRPr="00084F90" w:rsidRDefault="00084F90" w:rsidP="00084F90">
      <w:pPr>
        <w:pStyle w:val="EndNoteBibliography"/>
        <w:spacing w:after="0"/>
      </w:pPr>
      <w:r w:rsidRPr="00084F90">
        <w:t>42.</w:t>
      </w:r>
      <w:r w:rsidRPr="00084F90">
        <w:tab/>
        <w:t>Bull RA, Eden JS, Rawlinson WD, White PA. Rapid evolution of pandemic noroviruses of the GII.4 lineage. PLoS Pathog 2010; 6:e1000831.</w:t>
      </w:r>
    </w:p>
    <w:p w14:paraId="68747C2D" w14:textId="77777777" w:rsidR="00084F90" w:rsidRPr="00084F90" w:rsidRDefault="00084F90" w:rsidP="00084F90">
      <w:pPr>
        <w:pStyle w:val="EndNoteBibliography"/>
        <w:spacing w:after="0"/>
      </w:pPr>
      <w:r w:rsidRPr="00084F90">
        <w:t>43.</w:t>
      </w:r>
      <w:r w:rsidRPr="00084F90">
        <w:tab/>
        <w:t>Allen DJ, Gray JJ, Gallimore CI, Xerry J, Iturriza-Gomara M. Analysis of amino acid variation in the P2 domain of the GII-4 norovirus VP1 protein reveals putative variant-specific epitopes. PLoS One 2008; 3:e1485.</w:t>
      </w:r>
    </w:p>
    <w:p w14:paraId="4FFF588A" w14:textId="77777777" w:rsidR="00084F90" w:rsidRPr="00084F90" w:rsidRDefault="00084F90" w:rsidP="00084F90">
      <w:pPr>
        <w:pStyle w:val="EndNoteBibliography"/>
        <w:spacing w:after="0"/>
      </w:pPr>
      <w:r w:rsidRPr="00084F90">
        <w:t>44.</w:t>
      </w:r>
      <w:r w:rsidRPr="00084F90">
        <w:tab/>
        <w:t>Allen DJ, Noad R, Samuel D, Gray JJ, Roy P, Iturriza-Gomara M. Characterisation of a GII-4 norovirus variant-specific surface-exposed site involved in antibody binding. Virol J 2009; 6:150.</w:t>
      </w:r>
    </w:p>
    <w:p w14:paraId="6BFDE3B4" w14:textId="77777777" w:rsidR="00084F90" w:rsidRPr="00084F90" w:rsidRDefault="00084F90" w:rsidP="00084F90">
      <w:pPr>
        <w:pStyle w:val="EndNoteBibliography"/>
        <w:spacing w:after="0"/>
      </w:pPr>
      <w:r w:rsidRPr="00084F90">
        <w:t>45.</w:t>
      </w:r>
      <w:r w:rsidRPr="00084F90">
        <w:tab/>
        <w:t>Lindesmith LC, Donaldson EF, Lobue AD, Cannon JL, Zheng DP, Vinje J, et al. Mechanisms of GII.4 norovirus persistence in human populations. PLoS Med 2008; 5:e31.</w:t>
      </w:r>
    </w:p>
    <w:p w14:paraId="44F7390B" w14:textId="77777777" w:rsidR="00084F90" w:rsidRPr="00084F90" w:rsidRDefault="00084F90" w:rsidP="00084F90">
      <w:pPr>
        <w:pStyle w:val="EndNoteBibliography"/>
        <w:spacing w:after="0"/>
      </w:pPr>
      <w:r w:rsidRPr="00084F90">
        <w:t>46.</w:t>
      </w:r>
      <w:r w:rsidRPr="00084F90">
        <w:tab/>
        <w:t>Lindesmith LC, Donaldson EF, Baric RS. Norovirus GII.4 strain antigenic variation. J Virol 2011; 85:231-42.</w:t>
      </w:r>
    </w:p>
    <w:p w14:paraId="3A35C5C5" w14:textId="77777777" w:rsidR="00084F90" w:rsidRPr="00084F90" w:rsidRDefault="00084F90" w:rsidP="00084F90">
      <w:pPr>
        <w:pStyle w:val="EndNoteBibliography"/>
        <w:spacing w:after="0"/>
      </w:pPr>
      <w:r w:rsidRPr="00084F90">
        <w:t>47.</w:t>
      </w:r>
      <w:r w:rsidRPr="00084F90">
        <w:tab/>
        <w:t>Siebenga JJ, Vennema H, Renckens B, de Bruin E, van der Veer B, Siezen RJ, et al. Epochal evolution of GGII.4 norovirus capsid proteins from 1995 to 2006. J Virol 2007; 81:9932-41.</w:t>
      </w:r>
    </w:p>
    <w:p w14:paraId="21A3213A" w14:textId="77777777" w:rsidR="00084F90" w:rsidRPr="00084F90" w:rsidRDefault="00084F90" w:rsidP="00084F90">
      <w:pPr>
        <w:pStyle w:val="EndNoteBibliography"/>
        <w:spacing w:after="0"/>
      </w:pPr>
      <w:r w:rsidRPr="00084F90">
        <w:t>48.</w:t>
      </w:r>
      <w:r w:rsidRPr="00084F90">
        <w:tab/>
        <w:t>Debbink K, Lindesmith LC, Donaldson EF, Costantini V, Beltramello M, Corti D, et al. Emergence of new pandemic GII.4 Sydney norovirus strain correlates with escape from herd immunity. J Infect Dis 2013; 208:1877-87.</w:t>
      </w:r>
    </w:p>
    <w:p w14:paraId="24D2AF6C" w14:textId="77777777" w:rsidR="00084F90" w:rsidRPr="00084F90" w:rsidRDefault="00084F90" w:rsidP="00084F90">
      <w:pPr>
        <w:pStyle w:val="EndNoteBibliography"/>
        <w:spacing w:after="0"/>
      </w:pPr>
      <w:r w:rsidRPr="00084F90">
        <w:lastRenderedPageBreak/>
        <w:t>49.</w:t>
      </w:r>
      <w:r w:rsidRPr="00084F90">
        <w:tab/>
        <w:t>Debbink K, Lindesmith LC, Donaldson EF, Baric RS. Norovirus immunity and the great escape. PLoS Pathog 2012; 8:e1002921.</w:t>
      </w:r>
    </w:p>
    <w:p w14:paraId="461CCFC6" w14:textId="77777777" w:rsidR="00084F90" w:rsidRPr="00084F90" w:rsidRDefault="00084F90" w:rsidP="00084F90">
      <w:pPr>
        <w:pStyle w:val="EndNoteBibliography"/>
        <w:spacing w:after="0"/>
      </w:pPr>
      <w:r w:rsidRPr="00084F90">
        <w:t>50.</w:t>
      </w:r>
      <w:r w:rsidRPr="00084F90">
        <w:tab/>
        <w:t>Lindesmith LC, Debbink K, Swanstrom J, Vinje J, Costantini V, Baric RS, et al. Monoclonal antibody-based antigenic mapping of norovirus GII.4-2002. J Virol 2012; 86:873-83.</w:t>
      </w:r>
    </w:p>
    <w:p w14:paraId="469F5082" w14:textId="77777777" w:rsidR="00084F90" w:rsidRPr="00084F90" w:rsidRDefault="00084F90" w:rsidP="00084F90">
      <w:pPr>
        <w:pStyle w:val="EndNoteBibliography"/>
        <w:spacing w:after="0"/>
      </w:pPr>
      <w:r w:rsidRPr="00084F90">
        <w:t>51.</w:t>
      </w:r>
      <w:r w:rsidRPr="00084F90">
        <w:tab/>
        <w:t>Tam CC, Rodrigues LC, Viviani L, Dodds JP, Evans MR, Hunter PR, et al. Longitudinal study of infectious intestinal disease in the UK (IID2 study): incidence in the community and presenting to general practice. Gut 2012; 61:69-77.</w:t>
      </w:r>
    </w:p>
    <w:p w14:paraId="05583A6B" w14:textId="77777777" w:rsidR="00084F90" w:rsidRPr="00084F90" w:rsidRDefault="00084F90" w:rsidP="00084F90">
      <w:pPr>
        <w:pStyle w:val="EndNoteBibliography"/>
        <w:spacing w:after="0"/>
      </w:pPr>
      <w:r w:rsidRPr="00084F90">
        <w:t>52.</w:t>
      </w:r>
      <w:r w:rsidRPr="00084F90">
        <w:tab/>
        <w:t>Glass RI, Noel J, Ando T, Fankhauser R, Belliot G, Mounts A, et al. The epidemiology of enteric caliciviruses from humans: a reassessment using new diagnostics. J Infect Dis 2000; 181 Suppl 2:S254-61.</w:t>
      </w:r>
    </w:p>
    <w:p w14:paraId="621594E0" w14:textId="77777777" w:rsidR="00084F90" w:rsidRPr="00084F90" w:rsidRDefault="00084F90" w:rsidP="00084F90">
      <w:pPr>
        <w:pStyle w:val="EndNoteBibliography"/>
        <w:spacing w:after="0"/>
      </w:pPr>
      <w:r w:rsidRPr="00084F90">
        <w:t>53.</w:t>
      </w:r>
      <w:r w:rsidRPr="00084F90">
        <w:tab/>
        <w:t>Teunis PF, Moe CL, Liu P, Miller SE, Lindesmith L, Baric RS, et al. Norwalk virus: how infectious is it? J Med Virol 2008; 80:1468-76.</w:t>
      </w:r>
    </w:p>
    <w:p w14:paraId="407E4F4F" w14:textId="77777777" w:rsidR="00084F90" w:rsidRPr="00084F90" w:rsidRDefault="00084F90" w:rsidP="00084F90">
      <w:pPr>
        <w:pStyle w:val="EndNoteBibliography"/>
        <w:spacing w:after="0"/>
      </w:pPr>
      <w:r w:rsidRPr="00084F90">
        <w:t>54.</w:t>
      </w:r>
      <w:r w:rsidRPr="00084F90">
        <w:tab/>
        <w:t>Estes MK, Prasad BV, Atmar RL. Noroviruses everywhere: has something changed? Curr Opin Infect Dis 2006; 19:467-74.</w:t>
      </w:r>
    </w:p>
    <w:p w14:paraId="1D1B62FC" w14:textId="77777777" w:rsidR="00084F90" w:rsidRPr="00084F90" w:rsidRDefault="00084F90" w:rsidP="00084F90">
      <w:pPr>
        <w:pStyle w:val="EndNoteBibliography"/>
        <w:spacing w:after="0"/>
      </w:pPr>
      <w:r w:rsidRPr="00084F90">
        <w:t>55.</w:t>
      </w:r>
      <w:r w:rsidRPr="00084F90">
        <w:tab/>
        <w:t>Belliot G, Lopman BA, Ambert-Balay K, Pothier P. The burden of norovirus gastroenteritis: an important foodborne and healthcare-related infection. Clin Microbiol Infect 2014; 20:724-30.</w:t>
      </w:r>
    </w:p>
    <w:p w14:paraId="48C2DD30" w14:textId="77777777" w:rsidR="00084F90" w:rsidRPr="00084F90" w:rsidRDefault="00084F90" w:rsidP="00084F90">
      <w:pPr>
        <w:pStyle w:val="EndNoteBibliography"/>
        <w:spacing w:after="0"/>
      </w:pPr>
      <w:r w:rsidRPr="00084F90">
        <w:t>56.</w:t>
      </w:r>
      <w:r w:rsidRPr="00084F90">
        <w:tab/>
        <w:t>Harris JP, Iturriza-Gomara M, O'Brien SJ. Re-assessing the total burden of norovirus circulating in the United Kingdom population. Vaccine 2017; 35:853-5.</w:t>
      </w:r>
    </w:p>
    <w:p w14:paraId="4AF0A790" w14:textId="77777777" w:rsidR="00084F90" w:rsidRPr="00084F90" w:rsidRDefault="00084F90" w:rsidP="00084F90">
      <w:pPr>
        <w:pStyle w:val="EndNoteBibliography"/>
        <w:spacing w:after="0"/>
      </w:pPr>
      <w:r w:rsidRPr="00084F90">
        <w:t>57.</w:t>
      </w:r>
      <w:r w:rsidRPr="00084F90">
        <w:tab/>
        <w:t>Scallan E, Hoekstra RM, Angulo FJ, Tauxe RV, Widdowson MA, Roy SL, et al. Foodborne illness acquired in the United States--major pathogens. Emerg Infect Dis 2011; 17:7-15.</w:t>
      </w:r>
    </w:p>
    <w:p w14:paraId="49186455" w14:textId="77777777" w:rsidR="00084F90" w:rsidRPr="00084F90" w:rsidRDefault="00084F90" w:rsidP="00084F90">
      <w:pPr>
        <w:pStyle w:val="EndNoteBibliography"/>
        <w:spacing w:after="0"/>
      </w:pPr>
      <w:r w:rsidRPr="00084F90">
        <w:t>58.</w:t>
      </w:r>
      <w:r w:rsidRPr="00084F90">
        <w:tab/>
        <w:t>O'Brien SJ, Donaldson AL, Iturriza-Gomara M, Tam CC. Age-Specific Incidence Rates for Norovirus in the Community and Presenting to Primary Healthcare Facilities in the United Kingdom. J Infect Dis 2016; 213 Suppl 1:S15-8.</w:t>
      </w:r>
    </w:p>
    <w:p w14:paraId="194EA285" w14:textId="77777777" w:rsidR="00084F90" w:rsidRPr="00084F90" w:rsidRDefault="00084F90" w:rsidP="00084F90">
      <w:pPr>
        <w:pStyle w:val="EndNoteBibliography"/>
        <w:spacing w:after="0"/>
      </w:pPr>
      <w:r w:rsidRPr="00084F90">
        <w:t>59.</w:t>
      </w:r>
      <w:r w:rsidRPr="00084F90">
        <w:tab/>
        <w:t>Haustein T, Harris JP, Pebody R, Lopman BA. Hospital admissions due to norovirus in adult and elderly patients in England. Clin Infect Dis 2009; 49:1890-2.</w:t>
      </w:r>
    </w:p>
    <w:p w14:paraId="4FF9413C" w14:textId="77777777" w:rsidR="00084F90" w:rsidRPr="00084F90" w:rsidRDefault="00084F90" w:rsidP="00084F90">
      <w:pPr>
        <w:pStyle w:val="EndNoteBibliography"/>
        <w:spacing w:after="0"/>
      </w:pPr>
      <w:r w:rsidRPr="00084F90">
        <w:t>60.</w:t>
      </w:r>
      <w:r w:rsidRPr="00084F90">
        <w:tab/>
        <w:t>Lopman BA, Andrews N, Sarangi J, Vipond IB, Brown DW, Reacher MH. Institutional risk factors for outbreaks of nosocomial gastroenteritis: survival analysis of a cohort of hospital units in South-west England, 2002-2003. J Hosp Infect 2005; 60:135-43.</w:t>
      </w:r>
    </w:p>
    <w:p w14:paraId="29142089" w14:textId="77777777" w:rsidR="00084F90" w:rsidRPr="00084F90" w:rsidRDefault="00084F90" w:rsidP="00084F90">
      <w:pPr>
        <w:pStyle w:val="EndNoteBibliography"/>
        <w:spacing w:after="0"/>
      </w:pPr>
      <w:r w:rsidRPr="00084F90">
        <w:t>61.</w:t>
      </w:r>
      <w:r w:rsidRPr="00084F90">
        <w:tab/>
        <w:t>Harris JP, Edmunds WJ, Pebody R, Brown DW, Lopman BA. Deaths from norovirus among the elderly, England and Wales. Emerg Infect Dis 2008; 14:1546-52.</w:t>
      </w:r>
    </w:p>
    <w:p w14:paraId="64CD353A" w14:textId="77777777" w:rsidR="00084F90" w:rsidRPr="00084F90" w:rsidRDefault="00084F90" w:rsidP="00084F90">
      <w:pPr>
        <w:pStyle w:val="EndNoteBibliography"/>
        <w:spacing w:after="0"/>
      </w:pPr>
      <w:r w:rsidRPr="00084F90">
        <w:t>62.</w:t>
      </w:r>
      <w:r w:rsidRPr="00084F90">
        <w:tab/>
        <w:t>Wall PG, de Louvois J, Gilbert RJ, Rowe B. Food poisoning: notifications, laboratory reports, and outbreaks--where do the statistics come from and what do they mean? Commun Dis Rep CDR Rev 1996; 6:R93-100.</w:t>
      </w:r>
    </w:p>
    <w:p w14:paraId="57944AD7" w14:textId="77777777" w:rsidR="00084F90" w:rsidRPr="00084F90" w:rsidRDefault="00084F90" w:rsidP="00084F90">
      <w:pPr>
        <w:pStyle w:val="EndNoteBibliography"/>
        <w:spacing w:after="0"/>
      </w:pPr>
      <w:r w:rsidRPr="00084F90">
        <w:t>63.</w:t>
      </w:r>
      <w:r w:rsidRPr="00084F90">
        <w:tab/>
        <w:t>Harris JP, Adams NL, Lopman BA, Allen DJ, Adak GK. The development of Web-based surveillance provides new insights into the burden of norovirus outbreaks in hospitals in England. Epidemiol Infect 2014; 142:1590-8.</w:t>
      </w:r>
    </w:p>
    <w:p w14:paraId="1B384A5C" w14:textId="77777777" w:rsidR="00084F90" w:rsidRPr="00084F90" w:rsidRDefault="00084F90" w:rsidP="00084F90">
      <w:pPr>
        <w:pStyle w:val="EndNoteBibliography"/>
        <w:spacing w:after="0"/>
      </w:pPr>
      <w:r w:rsidRPr="00084F90">
        <w:t>64.</w:t>
      </w:r>
      <w:r w:rsidRPr="00084F90">
        <w:tab/>
        <w:t>Lopman B, Armstrong B, Atchison C, Gray JJ. Host, weather and virological factors drive norovirus epidemiology: time-series analysis of laboratory surveillance data in England and Wales. PLoS One 2009; 4:e6671.</w:t>
      </w:r>
    </w:p>
    <w:p w14:paraId="7E185C34" w14:textId="77777777" w:rsidR="00084F90" w:rsidRPr="00084F90" w:rsidRDefault="00084F90" w:rsidP="00084F90">
      <w:pPr>
        <w:pStyle w:val="EndNoteBibliography"/>
        <w:spacing w:after="0"/>
      </w:pPr>
      <w:r w:rsidRPr="00084F90">
        <w:t>65.</w:t>
      </w:r>
      <w:r w:rsidRPr="00084F90">
        <w:tab/>
        <w:t>Choi J, Cho Y, Shim E, Woo H. Web-based infectious disease surveillance systems and public health perspectives: a systematic review. BMC Public Health 2016; 16:1238.</w:t>
      </w:r>
    </w:p>
    <w:p w14:paraId="29F75804" w14:textId="77777777" w:rsidR="00084F90" w:rsidRPr="00084F90" w:rsidRDefault="00084F90" w:rsidP="00084F90">
      <w:pPr>
        <w:pStyle w:val="EndNoteBibliography"/>
        <w:spacing w:after="0"/>
      </w:pPr>
      <w:r w:rsidRPr="00084F90">
        <w:t>66.</w:t>
      </w:r>
      <w:r w:rsidRPr="00084F90">
        <w:tab/>
        <w:t>Harris JK, Wong R, Matthew MG, Mansour R. Availability of Foodborne Illness Reporting Mechanisms for the Public on Local Health Department Web Sites. J Public Health Manag Pract 2017.</w:t>
      </w:r>
    </w:p>
    <w:p w14:paraId="25C5BFDF" w14:textId="77777777" w:rsidR="00084F90" w:rsidRPr="00084F90" w:rsidRDefault="00084F90" w:rsidP="00084F90">
      <w:pPr>
        <w:pStyle w:val="EndNoteBibliography"/>
        <w:spacing w:after="0"/>
      </w:pPr>
      <w:r w:rsidRPr="00084F90">
        <w:t>67.</w:t>
      </w:r>
      <w:r w:rsidRPr="00084F90">
        <w:tab/>
        <w:t>Harris JK, Hawkins JB, Nguyen L, Nsoesie EO, Tuli G, Mansour R, et al. Using Twitter to Identify and Respond to Food Poisoning: The Food Safety STL Project. J Public Health Manag Pract 2017.</w:t>
      </w:r>
    </w:p>
    <w:p w14:paraId="31B61A88" w14:textId="77777777" w:rsidR="00084F90" w:rsidRPr="00084F90" w:rsidRDefault="00084F90" w:rsidP="00084F90">
      <w:pPr>
        <w:pStyle w:val="EndNoteBibliography"/>
        <w:spacing w:after="0"/>
      </w:pPr>
      <w:r w:rsidRPr="00084F90">
        <w:t>68.</w:t>
      </w:r>
      <w:r w:rsidRPr="00084F90">
        <w:tab/>
        <w:t>Loveridge P, Cooper D, Elliot AJ, Harris J, Gray J, Large S, et al. Vomiting calls to NHS Direct provide an early warning of norovirus outbreaks in hospitals. J Hosp Infect 2010; 74:385-93.</w:t>
      </w:r>
    </w:p>
    <w:p w14:paraId="6CCA0AAF" w14:textId="77777777" w:rsidR="00084F90" w:rsidRPr="00084F90" w:rsidRDefault="00084F90" w:rsidP="00084F90">
      <w:pPr>
        <w:pStyle w:val="EndNoteBibliography"/>
        <w:spacing w:after="0"/>
      </w:pPr>
      <w:r w:rsidRPr="00084F90">
        <w:t>69.</w:t>
      </w:r>
      <w:r w:rsidRPr="00084F90">
        <w:tab/>
        <w:t>Duizer E, Schwab KJ, Neill FH, Atmar RL, Koopmans MP, Estes MK. Laboratory efforts to cultivate noroviruses. J Gen Virol 2004; 85:79-87.</w:t>
      </w:r>
    </w:p>
    <w:p w14:paraId="4458A785" w14:textId="77777777" w:rsidR="00084F90" w:rsidRPr="00084F90" w:rsidRDefault="00084F90" w:rsidP="00084F90">
      <w:pPr>
        <w:pStyle w:val="EndNoteBibliography"/>
        <w:spacing w:after="0"/>
      </w:pPr>
      <w:r w:rsidRPr="00084F90">
        <w:t>70.</w:t>
      </w:r>
      <w:r w:rsidRPr="00084F90">
        <w:tab/>
        <w:t>Katayama K, Murakami K, Sharp TM, Guix S, Oka T, Takai-Todaka R, et al. Plasmid-based human norovirus reverse genetics system produces reporter-tagged progeny virus containing infectious genomic RNA. Proc Natl Acad Sci U S A 2014; 111:E4043-52.</w:t>
      </w:r>
    </w:p>
    <w:p w14:paraId="0BCABD9A" w14:textId="77777777" w:rsidR="00084F90" w:rsidRPr="00084F90" w:rsidRDefault="00084F90" w:rsidP="00084F90">
      <w:pPr>
        <w:pStyle w:val="EndNoteBibliography"/>
        <w:spacing w:after="0"/>
      </w:pPr>
      <w:r w:rsidRPr="00084F90">
        <w:t>71.</w:t>
      </w:r>
      <w:r w:rsidRPr="00084F90">
        <w:tab/>
        <w:t>Chang KO, Sosnovtsev SV, Belliot G, King AD, Green KY. Stable expression of a Norwalk virus RNA replicon in a human hepatoma cell line. Virology 2006; 353:463-73.</w:t>
      </w:r>
    </w:p>
    <w:p w14:paraId="52BCFD90" w14:textId="77777777" w:rsidR="00084F90" w:rsidRPr="00084F90" w:rsidRDefault="00084F90" w:rsidP="00084F90">
      <w:pPr>
        <w:pStyle w:val="EndNoteBibliography"/>
        <w:spacing w:after="0"/>
      </w:pPr>
      <w:r w:rsidRPr="00084F90">
        <w:t>72.</w:t>
      </w:r>
      <w:r w:rsidRPr="00084F90">
        <w:tab/>
        <w:t>Karst SM. Identification of a novel cellular target and a co-factor for norovirus infection - B cells &amp; commensal bacteria. Gut Microbes 2015; 6:266-71.</w:t>
      </w:r>
    </w:p>
    <w:p w14:paraId="19C656DF" w14:textId="77777777" w:rsidR="00084F90" w:rsidRPr="00084F90" w:rsidRDefault="00084F90" w:rsidP="00084F90">
      <w:pPr>
        <w:pStyle w:val="EndNoteBibliography"/>
        <w:spacing w:after="0"/>
      </w:pPr>
      <w:r w:rsidRPr="00084F90">
        <w:t>73.</w:t>
      </w:r>
      <w:r w:rsidRPr="00084F90">
        <w:tab/>
        <w:t>Baldridge MT, Nice TJ, McCune BT, Yokoyama CC, Kambal A, Wheadon M, et al. Commensal microbes and interferon-lambda determine persistence of enteric murine norovirus infection. Science 2015; 347:266-9.</w:t>
      </w:r>
    </w:p>
    <w:p w14:paraId="275DFB27" w14:textId="77777777" w:rsidR="00084F90" w:rsidRPr="00084F90" w:rsidRDefault="00084F90" w:rsidP="00084F90">
      <w:pPr>
        <w:pStyle w:val="EndNoteBibliography"/>
        <w:spacing w:after="0"/>
      </w:pPr>
      <w:r w:rsidRPr="00084F90">
        <w:lastRenderedPageBreak/>
        <w:t>74.</w:t>
      </w:r>
      <w:r w:rsidRPr="00084F90">
        <w:tab/>
        <w:t>Bartsch SM, Lopman BA, Hall AJ, Parashar UD, Lee BY. The potential economic value of a human norovirus vaccine for the United States. Vaccine 2012; 30:7097-104.</w:t>
      </w:r>
    </w:p>
    <w:p w14:paraId="3317A5D9" w14:textId="77777777" w:rsidR="00084F90" w:rsidRPr="00084F90" w:rsidRDefault="00084F90" w:rsidP="00084F90">
      <w:pPr>
        <w:pStyle w:val="EndNoteBibliography"/>
        <w:spacing w:after="0"/>
      </w:pPr>
      <w:r w:rsidRPr="00084F90">
        <w:t>75.</w:t>
      </w:r>
      <w:r w:rsidRPr="00084F90">
        <w:tab/>
        <w:t>Morter S, Bennet G, Fish J, Richards J, Allen DJ, Nawaz S, et al. Norovirus in the hospital setting: virus introduction and spread within the hospital environment. J Hosp Infect 2011; 77:106-12.</w:t>
      </w:r>
    </w:p>
    <w:p w14:paraId="56F287E4" w14:textId="77777777" w:rsidR="00084F90" w:rsidRPr="00084F90" w:rsidRDefault="00084F90" w:rsidP="00084F90">
      <w:pPr>
        <w:pStyle w:val="EndNoteBibliography"/>
        <w:spacing w:after="0"/>
      </w:pPr>
      <w:r w:rsidRPr="00084F90">
        <w:t>76.</w:t>
      </w:r>
      <w:r w:rsidRPr="00084F90">
        <w:tab/>
        <w:t>McCarthy M, Estes MK, Hyams KC. Norwalk-like virus infection in military forces: epidemic potential, sporadic disease, and the future direction of prevention and control efforts. J Infect Dis 2000; 181 Suppl 2:S387-91.</w:t>
      </w:r>
    </w:p>
    <w:p w14:paraId="242D5103" w14:textId="77777777" w:rsidR="00084F90" w:rsidRPr="00084F90" w:rsidRDefault="00084F90" w:rsidP="00084F90">
      <w:pPr>
        <w:pStyle w:val="EndNoteBibliography"/>
        <w:spacing w:after="0"/>
      </w:pPr>
      <w:r w:rsidRPr="00084F90">
        <w:t>77.</w:t>
      </w:r>
      <w:r w:rsidRPr="00084F90">
        <w:tab/>
        <w:t>Centers for Disease C, Prevention. Outbreak of acute gastroenteritis associated with Norwalk-like viruses among British military personnel--Afghanistan, May 2002. MMWR Morb Mortal Wkly Rep 2002; 51:477-9.</w:t>
      </w:r>
    </w:p>
    <w:p w14:paraId="2DE66220" w14:textId="77777777" w:rsidR="00084F90" w:rsidRPr="00084F90" w:rsidRDefault="00084F90" w:rsidP="00084F90">
      <w:pPr>
        <w:pStyle w:val="EndNoteBibliography"/>
        <w:spacing w:after="0"/>
      </w:pPr>
      <w:r w:rsidRPr="00084F90">
        <w:t>78.</w:t>
      </w:r>
      <w:r w:rsidRPr="00084F90">
        <w:tab/>
        <w:t>Jiang X, Wang M, Graham DY, Estes MK. Expression, self-assembly, and antigenicity of the Norwalk virus capsid protein. J Virol 1992; 66:6527-32.</w:t>
      </w:r>
    </w:p>
    <w:p w14:paraId="5A4529F1" w14:textId="77777777" w:rsidR="00084F90" w:rsidRPr="00084F90" w:rsidRDefault="00084F90" w:rsidP="00084F90">
      <w:pPr>
        <w:pStyle w:val="EndNoteBibliography"/>
        <w:spacing w:after="0"/>
      </w:pPr>
      <w:r w:rsidRPr="00084F90">
        <w:t>79.</w:t>
      </w:r>
      <w:r w:rsidRPr="00084F90">
        <w:tab/>
        <w:t>Ball JM, Graham DY, Opekun AR, Gilger MA, Guerrero RA, Estes MK. Recombinant Norwalk virus-like particles given orally to volunteers: phase I study. Gastroenterology 1999; 117:40-8.</w:t>
      </w:r>
    </w:p>
    <w:p w14:paraId="05A30181" w14:textId="77777777" w:rsidR="00084F90" w:rsidRPr="00084F90" w:rsidRDefault="00084F90" w:rsidP="00084F90">
      <w:pPr>
        <w:pStyle w:val="EndNoteBibliography"/>
        <w:spacing w:after="0"/>
      </w:pPr>
      <w:r w:rsidRPr="00084F90">
        <w:t>80.</w:t>
      </w:r>
      <w:r w:rsidRPr="00084F90">
        <w:tab/>
        <w:t>Tacket CO, Sztein MB, Losonsky GA, Wasserman SS, Estes MK. Humoral, mucosal, and cellular immune responses to oral Norwalk virus-like particles in volunteers. Clin Immunol 2003; 108:241-7.</w:t>
      </w:r>
    </w:p>
    <w:p w14:paraId="10012AAE" w14:textId="77777777" w:rsidR="00084F90" w:rsidRPr="00084F90" w:rsidRDefault="00084F90" w:rsidP="00084F90">
      <w:pPr>
        <w:pStyle w:val="EndNoteBibliography"/>
        <w:spacing w:after="0"/>
      </w:pPr>
      <w:r w:rsidRPr="00084F90">
        <w:t>81.</w:t>
      </w:r>
      <w:r w:rsidRPr="00084F90">
        <w:tab/>
        <w:t>El-Kamary SS, Pasetti MF, Mendelman PM, Frey SE, Bernstein DI, Treanor JJ, et al. Adjuvanted intranasal Norwalk virus-like particle vaccine elicits antibodies and antibody-secreting cells that express homing receptors for mucosal and peripheral lymphoid tissues. J Infect Dis 2010; 202:1649-58.</w:t>
      </w:r>
    </w:p>
    <w:p w14:paraId="0516D985" w14:textId="77777777" w:rsidR="00084F90" w:rsidRPr="00084F90" w:rsidRDefault="00084F90" w:rsidP="00084F90">
      <w:pPr>
        <w:pStyle w:val="EndNoteBibliography"/>
        <w:spacing w:after="0"/>
      </w:pPr>
      <w:r w:rsidRPr="00084F90">
        <w:t>82.</w:t>
      </w:r>
      <w:r w:rsidRPr="00084F90">
        <w:tab/>
        <w:t>Parra GI, Bok K, Taylor R, Haynes JR, Sosnovtsev SV, Richardson C, et al. Immunogenicity and specificity of norovirus Consensus GII.4 virus-like particles in monovalent and bivalent vaccine formulations. Vaccine 2012; 30:3580-6.</w:t>
      </w:r>
    </w:p>
    <w:p w14:paraId="6A251C44" w14:textId="77777777" w:rsidR="00084F90" w:rsidRPr="00084F90" w:rsidRDefault="00084F90" w:rsidP="00084F90">
      <w:pPr>
        <w:pStyle w:val="EndNoteBibliography"/>
        <w:spacing w:after="0"/>
      </w:pPr>
      <w:r w:rsidRPr="00084F90">
        <w:t>83.</w:t>
      </w:r>
      <w:r w:rsidRPr="00084F90">
        <w:tab/>
        <w:t>Debbink K, Lindesmith LC, Donaldson EF, Swanstrom J, Baric RS. Chimeric GII.4 norovirus virus-like-particle-based vaccines induce broadly blocking immune responses. J Virol 2014; 88:7256-66.</w:t>
      </w:r>
    </w:p>
    <w:p w14:paraId="0D9A30FA" w14:textId="77777777" w:rsidR="00084F90" w:rsidRPr="00084F90" w:rsidRDefault="00084F90" w:rsidP="00084F90">
      <w:pPr>
        <w:pStyle w:val="EndNoteBibliography"/>
        <w:spacing w:after="0"/>
      </w:pPr>
      <w:r w:rsidRPr="00084F90">
        <w:t>84.</w:t>
      </w:r>
      <w:r w:rsidRPr="00084F90">
        <w:tab/>
        <w:t>Allen DJ, Trainor E, Callaghan A, O'Brien SJ, Cunliffe NA, Iturriza-Gomara M. Early Detection of Epidemic GII-4 Norovirus Strains in UK and Malawi: Role of Surveillance of Sporadic Acute Gastroenteritis in Anticipating Global Epidemics. PLoS One 2016; 11:e0146972.</w:t>
      </w:r>
    </w:p>
    <w:p w14:paraId="4543594C" w14:textId="77777777" w:rsidR="00084F90" w:rsidRPr="00084F90" w:rsidRDefault="00084F90" w:rsidP="00084F90">
      <w:pPr>
        <w:pStyle w:val="EndNoteBibliography"/>
        <w:spacing w:after="0"/>
      </w:pPr>
      <w:r w:rsidRPr="00084F90">
        <w:t>85.</w:t>
      </w:r>
      <w:r w:rsidRPr="00084F90">
        <w:tab/>
        <w:t>Bok K, Green KY. Norovirus gastroenteritis in immunocompromised patients. N Engl J Med 2012; 367:2126-32.</w:t>
      </w:r>
    </w:p>
    <w:p w14:paraId="50470E6B" w14:textId="77777777" w:rsidR="00084F90" w:rsidRPr="00084F90" w:rsidRDefault="00084F90" w:rsidP="00084F90">
      <w:pPr>
        <w:pStyle w:val="EndNoteBibliography"/>
        <w:spacing w:after="0"/>
      </w:pPr>
      <w:r w:rsidRPr="00084F90">
        <w:t>86.</w:t>
      </w:r>
      <w:r w:rsidRPr="00084F90">
        <w:tab/>
        <w:t>Rumble C, Addiman S, Balasegaram S, Chima K, Ready D, Heard J, et al. Role of Food Handlers in Norovirus Outbreaks in London and South East England, 2013 to 2015. J Food Prot 2017; 80:257-64.</w:t>
      </w:r>
    </w:p>
    <w:p w14:paraId="765F2BF8" w14:textId="77777777" w:rsidR="00084F90" w:rsidRPr="00084F90" w:rsidRDefault="00084F90" w:rsidP="00084F90">
      <w:pPr>
        <w:pStyle w:val="EndNoteBibliography"/>
        <w:spacing w:after="0"/>
      </w:pPr>
      <w:r w:rsidRPr="00084F90">
        <w:t>87.</w:t>
      </w:r>
      <w:r w:rsidRPr="00084F90">
        <w:tab/>
        <w:t>Sabria A, Pinto RM, Bosch A, Bartolome R, Cornejo T, Torner N, et al. Norovirus shedding among food and healthcare workers exposed to the virus in outbreak settings. J Clin Virol 2016; 82:119-25.</w:t>
      </w:r>
    </w:p>
    <w:p w14:paraId="36D17CAF" w14:textId="77777777" w:rsidR="00084F90" w:rsidRPr="00084F90" w:rsidRDefault="00084F90" w:rsidP="00084F90">
      <w:pPr>
        <w:pStyle w:val="EndNoteBibliography"/>
        <w:spacing w:after="0"/>
      </w:pPr>
      <w:r w:rsidRPr="00084F90">
        <w:t>88.</w:t>
      </w:r>
      <w:r w:rsidRPr="00084F90">
        <w:tab/>
        <w:t>Jones MK, Grau KR, Costantini V, Kolawole AO, de Graaf M, Freiden P, et al. Human norovirus culture in B cells. Nat Protoc 2015; 10:1939-47.</w:t>
      </w:r>
    </w:p>
    <w:p w14:paraId="5279654E" w14:textId="77777777" w:rsidR="00084F90" w:rsidRPr="00084F90" w:rsidRDefault="00084F90" w:rsidP="00084F90">
      <w:pPr>
        <w:pStyle w:val="EndNoteBibliography"/>
        <w:spacing w:after="0"/>
      </w:pPr>
      <w:r w:rsidRPr="00084F90">
        <w:t>89.</w:t>
      </w:r>
      <w:r w:rsidRPr="00084F90">
        <w:tab/>
        <w:t>Brown JR, Roy S, Ruis C, Yara Romero E, Shah D, Williams R, et al. Norovirus Whole-Genome Sequencing by SureSelect Target Enrichment: a Robust and Sensitive Method. J Clin Microbiol 2016; 54:2530-7.</w:t>
      </w:r>
    </w:p>
    <w:p w14:paraId="23C48FF6" w14:textId="77777777" w:rsidR="00084F90" w:rsidRPr="00084F90" w:rsidRDefault="00084F90" w:rsidP="00084F90">
      <w:pPr>
        <w:pStyle w:val="EndNoteBibliography"/>
      </w:pPr>
      <w:r w:rsidRPr="00084F90">
        <w:t>90.</w:t>
      </w:r>
      <w:r w:rsidRPr="00084F90">
        <w:tab/>
        <w:t>Debbink K, Donaldson EF, Lindesmith LC, Baric RS. Genetic mapping of a highly variable norovirus GII.4 blockade epitope: potential role in escape from human herd immunity. J Virol 2012; 86:1214-26.</w:t>
      </w:r>
    </w:p>
    <w:p w14:paraId="3F32593E" w14:textId="64B44406" w:rsidR="00931B0F" w:rsidRPr="00931B0F" w:rsidRDefault="00851ABF" w:rsidP="00851ABF">
      <w:pPr>
        <w:spacing w:line="360" w:lineRule="auto"/>
        <w:jc w:val="both"/>
      </w:pPr>
      <w:r>
        <w:fldChar w:fldCharType="end"/>
      </w:r>
    </w:p>
    <w:sectPr w:rsidR="00931B0F" w:rsidRPr="00931B0F" w:rsidSect="00612997">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Vaccines Immuno&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sw55r2ew9zrep2vpx2rek09z0rawzwe5e&quot;&gt;HV&amp;amp;I Commentary - Norovirus&lt;record-ids&gt;&lt;item&gt;1&lt;/item&gt;&lt;item&gt;10&lt;/item&gt;&lt;item&gt;16&lt;/item&gt;&lt;item&gt;17&lt;/item&gt;&lt;item&gt;19&lt;/item&gt;&lt;item&gt;20&lt;/item&gt;&lt;item&gt;22&lt;/item&gt;&lt;item&gt;23&lt;/item&gt;&lt;item&gt;24&lt;/item&gt;&lt;item&gt;26&lt;/item&gt;&lt;item&gt;38&lt;/item&gt;&lt;item&gt;52&lt;/item&gt;&lt;item&gt;53&lt;/item&gt;&lt;item&gt;54&lt;/item&gt;&lt;item&gt;55&lt;/item&gt;&lt;item&gt;56&lt;/item&gt;&lt;item&gt;62&lt;/item&gt;&lt;item&gt;65&lt;/item&gt;&lt;item&gt;67&lt;/item&gt;&lt;item&gt;69&lt;/item&gt;&lt;item&gt;70&lt;/item&gt;&lt;item&gt;73&lt;/item&gt;&lt;item&gt;78&lt;/item&gt;&lt;item&gt;90&lt;/item&gt;&lt;item&gt;92&lt;/item&gt;&lt;item&gt;93&lt;/item&gt;&lt;item&gt;99&lt;/item&gt;&lt;item&gt;106&lt;/item&gt;&lt;item&gt;111&lt;/item&gt;&lt;item&gt;117&lt;/item&gt;&lt;item&gt;119&lt;/item&gt;&lt;item&gt;121&lt;/item&gt;&lt;item&gt;135&lt;/item&gt;&lt;item&gt;155&lt;/item&gt;&lt;item&gt;156&lt;/item&gt;&lt;item&gt;160&lt;/item&gt;&lt;item&gt;163&lt;/item&gt;&lt;item&gt;167&lt;/item&gt;&lt;item&gt;169&lt;/item&gt;&lt;item&gt;170&lt;/item&gt;&lt;item&gt;173&lt;/item&gt;&lt;item&gt;190&lt;/item&gt;&lt;item&gt;191&lt;/item&gt;&lt;item&gt;243&lt;/item&gt;&lt;item&gt;260&lt;/item&gt;&lt;item&gt;261&lt;/item&gt;&lt;item&gt;262&lt;/item&gt;&lt;item&gt;263&lt;/item&gt;&lt;item&gt;267&lt;/item&gt;&lt;item&gt;279&lt;/item&gt;&lt;item&gt;288&lt;/item&gt;&lt;item&gt;289&lt;/item&gt;&lt;item&gt;295&lt;/item&gt;&lt;item&gt;297&lt;/item&gt;&lt;item&gt;301&lt;/item&gt;&lt;item&gt;308&lt;/item&gt;&lt;item&gt;312&lt;/item&gt;&lt;item&gt;324&lt;/item&gt;&lt;item&gt;325&lt;/item&gt;&lt;item&gt;326&lt;/item&gt;&lt;item&gt;328&lt;/item&gt;&lt;item&gt;329&lt;/item&gt;&lt;item&gt;331&lt;/item&gt;&lt;item&gt;332&lt;/item&gt;&lt;item&gt;337&lt;/item&gt;&lt;item&gt;347&lt;/item&gt;&lt;item&gt;349&lt;/item&gt;&lt;item&gt;350&lt;/item&gt;&lt;item&gt;352&lt;/item&gt;&lt;item&gt;353&lt;/item&gt;&lt;item&gt;359&lt;/item&gt;&lt;item&gt;360&lt;/item&gt;&lt;item&gt;362&lt;/item&gt;&lt;item&gt;363&lt;/item&gt;&lt;item&gt;365&lt;/item&gt;&lt;item&gt;367&lt;/item&gt;&lt;item&gt;370&lt;/item&gt;&lt;item&gt;372&lt;/item&gt;&lt;item&gt;384&lt;/item&gt;&lt;item&gt;386&lt;/item&gt;&lt;item&gt;388&lt;/item&gt;&lt;item&gt;403&lt;/item&gt;&lt;item&gt;404&lt;/item&gt;&lt;item&gt;409&lt;/item&gt;&lt;item&gt;412&lt;/item&gt;&lt;item&gt;415&lt;/item&gt;&lt;item&gt;428&lt;/item&gt;&lt;item&gt;437&lt;/item&gt;&lt;item&gt;439&lt;/item&gt;&lt;item&gt;440&lt;/item&gt;&lt;/record-ids&gt;&lt;/item&gt;&lt;/Libraries&gt;"/>
  </w:docVars>
  <w:rsids>
    <w:rsidRoot w:val="00022672"/>
    <w:rsid w:val="00007C77"/>
    <w:rsid w:val="00016AC6"/>
    <w:rsid w:val="00022672"/>
    <w:rsid w:val="00023B3B"/>
    <w:rsid w:val="000267E1"/>
    <w:rsid w:val="00026849"/>
    <w:rsid w:val="00031855"/>
    <w:rsid w:val="00062BA7"/>
    <w:rsid w:val="000672D6"/>
    <w:rsid w:val="00081040"/>
    <w:rsid w:val="00084F90"/>
    <w:rsid w:val="000857EA"/>
    <w:rsid w:val="000A177D"/>
    <w:rsid w:val="000D3A62"/>
    <w:rsid w:val="000F62A2"/>
    <w:rsid w:val="0010653D"/>
    <w:rsid w:val="001118D7"/>
    <w:rsid w:val="0012374C"/>
    <w:rsid w:val="00147C34"/>
    <w:rsid w:val="00167E98"/>
    <w:rsid w:val="001779DC"/>
    <w:rsid w:val="00187087"/>
    <w:rsid w:val="001A6230"/>
    <w:rsid w:val="001B358A"/>
    <w:rsid w:val="001B48AD"/>
    <w:rsid w:val="001C2FED"/>
    <w:rsid w:val="001C65EB"/>
    <w:rsid w:val="001E7AF4"/>
    <w:rsid w:val="00213263"/>
    <w:rsid w:val="002230EB"/>
    <w:rsid w:val="00251211"/>
    <w:rsid w:val="00271567"/>
    <w:rsid w:val="00291F05"/>
    <w:rsid w:val="002A40EB"/>
    <w:rsid w:val="002C755B"/>
    <w:rsid w:val="002D0955"/>
    <w:rsid w:val="002D3001"/>
    <w:rsid w:val="002E3DEB"/>
    <w:rsid w:val="002F525D"/>
    <w:rsid w:val="002F7E4D"/>
    <w:rsid w:val="003010A6"/>
    <w:rsid w:val="0030310F"/>
    <w:rsid w:val="003234AA"/>
    <w:rsid w:val="00342921"/>
    <w:rsid w:val="00344957"/>
    <w:rsid w:val="00353B4A"/>
    <w:rsid w:val="00375CA0"/>
    <w:rsid w:val="003A0566"/>
    <w:rsid w:val="003D58AC"/>
    <w:rsid w:val="003D7EE4"/>
    <w:rsid w:val="003F1F67"/>
    <w:rsid w:val="00420866"/>
    <w:rsid w:val="00423872"/>
    <w:rsid w:val="004342FE"/>
    <w:rsid w:val="004400CC"/>
    <w:rsid w:val="00444A21"/>
    <w:rsid w:val="00450415"/>
    <w:rsid w:val="0048786E"/>
    <w:rsid w:val="004915F9"/>
    <w:rsid w:val="004954E2"/>
    <w:rsid w:val="004961DF"/>
    <w:rsid w:val="004A03DE"/>
    <w:rsid w:val="0050277F"/>
    <w:rsid w:val="0050534A"/>
    <w:rsid w:val="00506371"/>
    <w:rsid w:val="00511368"/>
    <w:rsid w:val="005525F1"/>
    <w:rsid w:val="00560F3B"/>
    <w:rsid w:val="005611E3"/>
    <w:rsid w:val="00570573"/>
    <w:rsid w:val="00586086"/>
    <w:rsid w:val="005E2B88"/>
    <w:rsid w:val="005F6FB9"/>
    <w:rsid w:val="00605871"/>
    <w:rsid w:val="00606010"/>
    <w:rsid w:val="00612997"/>
    <w:rsid w:val="00616B49"/>
    <w:rsid w:val="006411F8"/>
    <w:rsid w:val="00650DE5"/>
    <w:rsid w:val="0065469C"/>
    <w:rsid w:val="006627CF"/>
    <w:rsid w:val="00677B05"/>
    <w:rsid w:val="006801DA"/>
    <w:rsid w:val="006D5B81"/>
    <w:rsid w:val="006E0B81"/>
    <w:rsid w:val="006E708F"/>
    <w:rsid w:val="006F622C"/>
    <w:rsid w:val="00705F0D"/>
    <w:rsid w:val="00750B77"/>
    <w:rsid w:val="00757E08"/>
    <w:rsid w:val="00766813"/>
    <w:rsid w:val="00782E1B"/>
    <w:rsid w:val="00783405"/>
    <w:rsid w:val="00790E77"/>
    <w:rsid w:val="00791AA3"/>
    <w:rsid w:val="00792A7C"/>
    <w:rsid w:val="00793558"/>
    <w:rsid w:val="007A1E77"/>
    <w:rsid w:val="007E69C7"/>
    <w:rsid w:val="007F19ED"/>
    <w:rsid w:val="007F616E"/>
    <w:rsid w:val="00800C81"/>
    <w:rsid w:val="0081157F"/>
    <w:rsid w:val="00825E6A"/>
    <w:rsid w:val="00851ABF"/>
    <w:rsid w:val="00855B73"/>
    <w:rsid w:val="008635D5"/>
    <w:rsid w:val="00882B4C"/>
    <w:rsid w:val="008926DF"/>
    <w:rsid w:val="00893602"/>
    <w:rsid w:val="008C431C"/>
    <w:rsid w:val="008D0FCC"/>
    <w:rsid w:val="008E180B"/>
    <w:rsid w:val="008E30FD"/>
    <w:rsid w:val="008E60D8"/>
    <w:rsid w:val="00925B00"/>
    <w:rsid w:val="00927784"/>
    <w:rsid w:val="00931B0F"/>
    <w:rsid w:val="00932482"/>
    <w:rsid w:val="00933161"/>
    <w:rsid w:val="0094724F"/>
    <w:rsid w:val="00951F0A"/>
    <w:rsid w:val="009550F8"/>
    <w:rsid w:val="00960A68"/>
    <w:rsid w:val="0096378E"/>
    <w:rsid w:val="009659E7"/>
    <w:rsid w:val="0099435E"/>
    <w:rsid w:val="0099454F"/>
    <w:rsid w:val="00996632"/>
    <w:rsid w:val="00997561"/>
    <w:rsid w:val="009C6585"/>
    <w:rsid w:val="009C76BA"/>
    <w:rsid w:val="009E5409"/>
    <w:rsid w:val="009F22D7"/>
    <w:rsid w:val="00A03FC5"/>
    <w:rsid w:val="00A31B81"/>
    <w:rsid w:val="00A41A70"/>
    <w:rsid w:val="00A676FA"/>
    <w:rsid w:val="00A81D8B"/>
    <w:rsid w:val="00A83F44"/>
    <w:rsid w:val="00A91BB8"/>
    <w:rsid w:val="00AA6037"/>
    <w:rsid w:val="00AB087A"/>
    <w:rsid w:val="00AB4605"/>
    <w:rsid w:val="00AC0CF4"/>
    <w:rsid w:val="00AC5E5A"/>
    <w:rsid w:val="00AC5FBB"/>
    <w:rsid w:val="00AD3E91"/>
    <w:rsid w:val="00AE5F35"/>
    <w:rsid w:val="00AF0062"/>
    <w:rsid w:val="00B02521"/>
    <w:rsid w:val="00B033B7"/>
    <w:rsid w:val="00B13D61"/>
    <w:rsid w:val="00B2331D"/>
    <w:rsid w:val="00B349FF"/>
    <w:rsid w:val="00B35EF5"/>
    <w:rsid w:val="00B65E5B"/>
    <w:rsid w:val="00B8722C"/>
    <w:rsid w:val="00BB3078"/>
    <w:rsid w:val="00C166E6"/>
    <w:rsid w:val="00C42733"/>
    <w:rsid w:val="00C850BA"/>
    <w:rsid w:val="00C87C68"/>
    <w:rsid w:val="00CA4107"/>
    <w:rsid w:val="00CB0E4D"/>
    <w:rsid w:val="00CB373A"/>
    <w:rsid w:val="00CB7C5B"/>
    <w:rsid w:val="00CC462A"/>
    <w:rsid w:val="00CE3AF2"/>
    <w:rsid w:val="00CF06CE"/>
    <w:rsid w:val="00CF2C75"/>
    <w:rsid w:val="00CF7904"/>
    <w:rsid w:val="00D24FF9"/>
    <w:rsid w:val="00D5521A"/>
    <w:rsid w:val="00D6637B"/>
    <w:rsid w:val="00D679BD"/>
    <w:rsid w:val="00D7598F"/>
    <w:rsid w:val="00DA1813"/>
    <w:rsid w:val="00DA24E6"/>
    <w:rsid w:val="00DA2A0F"/>
    <w:rsid w:val="00DE3938"/>
    <w:rsid w:val="00DF04DC"/>
    <w:rsid w:val="00E0198F"/>
    <w:rsid w:val="00E12B29"/>
    <w:rsid w:val="00E20B40"/>
    <w:rsid w:val="00E2433E"/>
    <w:rsid w:val="00E2736B"/>
    <w:rsid w:val="00E31F4F"/>
    <w:rsid w:val="00E471F3"/>
    <w:rsid w:val="00E72A80"/>
    <w:rsid w:val="00E8632A"/>
    <w:rsid w:val="00E95021"/>
    <w:rsid w:val="00E9611F"/>
    <w:rsid w:val="00E97711"/>
    <w:rsid w:val="00EC2093"/>
    <w:rsid w:val="00EE34D4"/>
    <w:rsid w:val="00F05B84"/>
    <w:rsid w:val="00F0638C"/>
    <w:rsid w:val="00F15352"/>
    <w:rsid w:val="00F203D3"/>
    <w:rsid w:val="00F2549F"/>
    <w:rsid w:val="00F31452"/>
    <w:rsid w:val="00F73478"/>
    <w:rsid w:val="00F75145"/>
    <w:rsid w:val="00F81D88"/>
    <w:rsid w:val="00F86951"/>
    <w:rsid w:val="00F87955"/>
    <w:rsid w:val="00F946C7"/>
    <w:rsid w:val="00FB79D6"/>
    <w:rsid w:val="00FD26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E1362"/>
  <w15:chartTrackingRefBased/>
  <w15:docId w15:val="{3292FA06-2B46-4FC5-884F-CAC96F25A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12997"/>
  </w:style>
  <w:style w:type="paragraph" w:customStyle="1" w:styleId="EndNoteBibliographyTitle">
    <w:name w:val="EndNote Bibliography Title"/>
    <w:basedOn w:val="Normal"/>
    <w:link w:val="EndNoteBibliographyTitleChar"/>
    <w:rsid w:val="00851AB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51ABF"/>
    <w:rPr>
      <w:noProof/>
      <w:lang w:val="en-US"/>
    </w:rPr>
  </w:style>
  <w:style w:type="paragraph" w:customStyle="1" w:styleId="EndNoteBibliography">
    <w:name w:val="EndNote Bibliography"/>
    <w:basedOn w:val="Normal"/>
    <w:link w:val="EndNoteBibliographyChar"/>
    <w:rsid w:val="00851ABF"/>
    <w:pPr>
      <w:spacing w:line="240" w:lineRule="auto"/>
      <w:jc w:val="both"/>
    </w:pPr>
    <w:rPr>
      <w:noProof/>
      <w:lang w:val="en-US"/>
    </w:rPr>
  </w:style>
  <w:style w:type="character" w:customStyle="1" w:styleId="EndNoteBibliographyChar">
    <w:name w:val="EndNote Bibliography Char"/>
    <w:basedOn w:val="DefaultParagraphFont"/>
    <w:link w:val="EndNoteBibliography"/>
    <w:rsid w:val="00851ABF"/>
    <w:rPr>
      <w:noProof/>
      <w:lang w:val="en-US"/>
    </w:rPr>
  </w:style>
  <w:style w:type="character" w:customStyle="1" w:styleId="current-selection">
    <w:name w:val="current-selection"/>
    <w:basedOn w:val="DefaultParagraphFont"/>
    <w:rsid w:val="00D679BD"/>
  </w:style>
  <w:style w:type="character" w:customStyle="1" w:styleId="a">
    <w:name w:val="_"/>
    <w:basedOn w:val="DefaultParagraphFont"/>
    <w:rsid w:val="00D679BD"/>
  </w:style>
  <w:style w:type="paragraph" w:styleId="BalloonText">
    <w:name w:val="Balloon Text"/>
    <w:basedOn w:val="Normal"/>
    <w:link w:val="BalloonTextChar"/>
    <w:uiPriority w:val="99"/>
    <w:semiHidden/>
    <w:unhideWhenUsed/>
    <w:rsid w:val="00D67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9BD"/>
    <w:rPr>
      <w:rFonts w:ascii="Segoe UI" w:hAnsi="Segoe UI" w:cs="Segoe UI"/>
      <w:sz w:val="18"/>
      <w:szCs w:val="18"/>
    </w:rPr>
  </w:style>
  <w:style w:type="paragraph" w:styleId="Revision">
    <w:name w:val="Revision"/>
    <w:hidden/>
    <w:uiPriority w:val="99"/>
    <w:semiHidden/>
    <w:rsid w:val="00D679BD"/>
    <w:pPr>
      <w:spacing w:after="0" w:line="240" w:lineRule="auto"/>
    </w:pPr>
  </w:style>
  <w:style w:type="character" w:styleId="CommentReference">
    <w:name w:val="annotation reference"/>
    <w:basedOn w:val="DefaultParagraphFont"/>
    <w:uiPriority w:val="99"/>
    <w:semiHidden/>
    <w:unhideWhenUsed/>
    <w:rsid w:val="00933161"/>
    <w:rPr>
      <w:sz w:val="16"/>
      <w:szCs w:val="16"/>
    </w:rPr>
  </w:style>
  <w:style w:type="paragraph" w:styleId="CommentText">
    <w:name w:val="annotation text"/>
    <w:basedOn w:val="Normal"/>
    <w:link w:val="CommentTextChar"/>
    <w:uiPriority w:val="99"/>
    <w:semiHidden/>
    <w:unhideWhenUsed/>
    <w:rsid w:val="00933161"/>
    <w:pPr>
      <w:spacing w:line="240" w:lineRule="auto"/>
    </w:pPr>
  </w:style>
  <w:style w:type="character" w:customStyle="1" w:styleId="CommentTextChar">
    <w:name w:val="Comment Text Char"/>
    <w:basedOn w:val="DefaultParagraphFont"/>
    <w:link w:val="CommentText"/>
    <w:uiPriority w:val="99"/>
    <w:semiHidden/>
    <w:rsid w:val="00933161"/>
  </w:style>
  <w:style w:type="paragraph" w:styleId="CommentSubject">
    <w:name w:val="annotation subject"/>
    <w:basedOn w:val="CommentText"/>
    <w:next w:val="CommentText"/>
    <w:link w:val="CommentSubjectChar"/>
    <w:uiPriority w:val="99"/>
    <w:semiHidden/>
    <w:unhideWhenUsed/>
    <w:rsid w:val="00933161"/>
    <w:rPr>
      <w:b/>
      <w:bCs/>
    </w:rPr>
  </w:style>
  <w:style w:type="character" w:customStyle="1" w:styleId="CommentSubjectChar">
    <w:name w:val="Comment Subject Char"/>
    <w:basedOn w:val="CommentTextChar"/>
    <w:link w:val="CommentSubject"/>
    <w:uiPriority w:val="99"/>
    <w:semiHidden/>
    <w:rsid w:val="00933161"/>
    <w:rPr>
      <w:b/>
      <w:bCs/>
    </w:rPr>
  </w:style>
  <w:style w:type="character" w:styleId="Hyperlink">
    <w:name w:val="Hyperlink"/>
    <w:basedOn w:val="DefaultParagraphFont"/>
    <w:uiPriority w:val="99"/>
    <w:unhideWhenUsed/>
    <w:rsid w:val="004954E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34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33389-057E-43F8-B3A2-01EB35464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6442</Words>
  <Characters>93726</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9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Allen</dc:creator>
  <cp:keywords/>
  <dc:description/>
  <cp:lastModifiedBy>Harris, John [jpaulh30]</cp:lastModifiedBy>
  <cp:revision>3</cp:revision>
  <cp:lastPrinted>2017-06-12T12:59:00Z</cp:lastPrinted>
  <dcterms:created xsi:type="dcterms:W3CDTF">2017-06-30T10:33:00Z</dcterms:created>
  <dcterms:modified xsi:type="dcterms:W3CDTF">2017-06-30T10:36:00Z</dcterms:modified>
</cp:coreProperties>
</file>